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99FBC" w14:textId="4254E38C" w:rsidR="00D41274" w:rsidRPr="0071275B" w:rsidRDefault="00A9795C" w:rsidP="00D9713C">
      <w:pPr>
        <w:pStyle w:val="IEEETitle"/>
      </w:pPr>
      <w:r>
        <w:t>SpotCheckAI: A</w:t>
      </w:r>
      <w:r w:rsidR="00FA36F3">
        <w:t>n</w:t>
      </w:r>
      <w:r>
        <w:t xml:space="preserve"> Analysis Tool</w:t>
      </w:r>
      <w:r w:rsidR="00D9713C">
        <w:t xml:space="preserve"> for Suspicious Skin Lesions </w:t>
      </w:r>
      <w:r>
        <w:t>Utilizing Image Recognition</w:t>
      </w:r>
    </w:p>
    <w:p w14:paraId="3EA1A6F8" w14:textId="405D3DE1" w:rsidR="00D41274" w:rsidRPr="002162BB" w:rsidRDefault="00A9795C" w:rsidP="00A9795C">
      <w:pPr>
        <w:pStyle w:val="IEEEAuthorName"/>
      </w:pPr>
      <w:r>
        <w:t>Rafferty Leung</w:t>
      </w:r>
      <w:r w:rsidR="00D41274" w:rsidRPr="002162BB">
        <w:rPr>
          <w:vertAlign w:val="superscript"/>
        </w:rPr>
        <w:t>#1</w:t>
      </w:r>
      <w:r w:rsidR="00D41274" w:rsidRPr="002162BB">
        <w:t xml:space="preserve">, </w:t>
      </w:r>
      <w:r>
        <w:t>Henry Wong</w:t>
      </w:r>
      <w:r>
        <w:rPr>
          <w:vertAlign w:val="superscript"/>
        </w:rPr>
        <w:t>#</w:t>
      </w:r>
      <w:r w:rsidR="00337DF3">
        <w:rPr>
          <w:vertAlign w:val="superscript"/>
        </w:rPr>
        <w:t>2</w:t>
      </w:r>
    </w:p>
    <w:p w14:paraId="0FB0C7BE" w14:textId="5ABB053B" w:rsidR="00A9795C" w:rsidRDefault="00D41274" w:rsidP="00A9795C">
      <w:pPr>
        <w:pStyle w:val="IEEEAuthorAffiliation"/>
      </w:pPr>
      <w:r>
        <w:rPr>
          <w:vertAlign w:val="superscript"/>
        </w:rPr>
        <w:t>#</w:t>
      </w:r>
      <w:r w:rsidR="00A9795C" w:rsidRPr="00A9795C">
        <w:t xml:space="preserve"> Seidenberg School of Computer Science and Information Systems</w:t>
      </w:r>
      <w:r w:rsidRPr="0071275B">
        <w:t xml:space="preserve">, </w:t>
      </w:r>
      <w:r w:rsidR="00A9795C">
        <w:t>Pace University</w:t>
      </w:r>
      <w:r>
        <w:br w:type="textWrapping" w:clear="all"/>
      </w:r>
      <w:r w:rsidR="00A9795C">
        <w:t>1 Pace Plaza, New York, NY 10038, USA</w:t>
      </w:r>
    </w:p>
    <w:p w14:paraId="470AB236" w14:textId="4FCE8B7C" w:rsidR="00D41274" w:rsidRDefault="00D41274" w:rsidP="00A9795C">
      <w:pPr>
        <w:pStyle w:val="IEEEAuthorEmail"/>
      </w:pPr>
      <w:r w:rsidRPr="002162BB">
        <w:rPr>
          <w:vertAlign w:val="superscript"/>
        </w:rPr>
        <w:t>1</w:t>
      </w:r>
      <w:r w:rsidR="00A9795C">
        <w:t>r</w:t>
      </w:r>
      <w:r w:rsidR="006469B2">
        <w:t>afferty.leung</w:t>
      </w:r>
      <w:r w:rsidR="004E78E3">
        <w:t>@</w:t>
      </w:r>
      <w:r w:rsidR="00A9795C">
        <w:t>pace</w:t>
      </w:r>
      <w:r w:rsidR="004E78E3">
        <w:t>.edu</w:t>
      </w:r>
    </w:p>
    <w:p w14:paraId="0063A4D4" w14:textId="104EF034" w:rsidR="00D41274" w:rsidRDefault="00A9795C" w:rsidP="00A9795C">
      <w:pPr>
        <w:pStyle w:val="IEEEAuthorEmail"/>
      </w:pPr>
      <w:r>
        <w:rPr>
          <w:vertAlign w:val="superscript"/>
        </w:rPr>
        <w:t>2</w:t>
      </w:r>
      <w:r>
        <w:t>hwong</w:t>
      </w:r>
      <w:r w:rsidR="004E78E3">
        <w:t>@</w:t>
      </w:r>
      <w:r>
        <w:t>pace</w:t>
      </w:r>
      <w:r w:rsidR="004E78E3">
        <w:t>.edu</w:t>
      </w:r>
    </w:p>
    <w:p w14:paraId="6344E49B" w14:textId="77777777" w:rsidR="00D41274" w:rsidRPr="00D41274" w:rsidRDefault="00D41274" w:rsidP="00D41274"/>
    <w:p w14:paraId="6503007F" w14:textId="77777777" w:rsidR="00D41274" w:rsidRDefault="00D41274" w:rsidP="00883903">
      <w:pPr>
        <w:ind w:right="-811"/>
        <w:sectPr w:rsidR="00D41274" w:rsidSect="00A9795C">
          <w:pgSz w:w="11906" w:h="16838"/>
          <w:pgMar w:top="1440" w:right="1440" w:bottom="1440" w:left="1440" w:header="709" w:footer="709" w:gutter="0"/>
          <w:cols w:space="708"/>
          <w:docGrid w:linePitch="360"/>
        </w:sectPr>
      </w:pPr>
    </w:p>
    <w:p w14:paraId="3C3F4F2D" w14:textId="6839784C" w:rsidR="00A32BFA" w:rsidRDefault="00D41274" w:rsidP="002B3346">
      <w:pPr>
        <w:pStyle w:val="IEEEAbtract"/>
      </w:pPr>
      <w:r w:rsidRPr="002162BB">
        <w:rPr>
          <w:rStyle w:val="IEEEAbstractHeadingChar"/>
        </w:rPr>
        <w:t>Ab</w:t>
      </w:r>
      <w:r w:rsidR="0064799C">
        <w:rPr>
          <w:rStyle w:val="IEEEAbstractHeadingChar"/>
        </w:rPr>
        <w:t>s</w:t>
      </w:r>
      <w:r w:rsidRPr="002162BB">
        <w:rPr>
          <w:rStyle w:val="IEEEAbstractHeadingChar"/>
        </w:rPr>
        <w:t>tract</w:t>
      </w:r>
      <w:r w:rsidRPr="002162BB">
        <w:t xml:space="preserve">— </w:t>
      </w:r>
      <w:r w:rsidR="00D90B01" w:rsidRPr="00D90B01">
        <w:t>Patients requiring time-sensitive treatment for dermatological illnesses may face life-threatening consequences due to the prolonged wait times for dermatology appointments.</w:t>
      </w:r>
      <w:r w:rsidR="00D90B01">
        <w:t xml:space="preserve"> </w:t>
      </w:r>
      <w:r w:rsidR="002B3346">
        <w:t xml:space="preserve">SpotCheckAI is a web application that employs machine learning for self-diagnosis and triaging in dermatology. The application consists </w:t>
      </w:r>
      <w:r w:rsidR="001732FA">
        <w:t xml:space="preserve">use of the ResNet-50 </w:t>
      </w:r>
      <w:r w:rsidR="002B3346">
        <w:t>convolutional neural network (CNN) model for image classification</w:t>
      </w:r>
      <w:r w:rsidR="001732FA">
        <w:t xml:space="preserve"> and the use of OpenAI’s GPT to power the application’s chatbot. </w:t>
      </w:r>
      <w:r w:rsidR="002B3346">
        <w:t xml:space="preserve">This paper presents a literature review of some current technologies on the market, their advantages, shortcomings, and why there is a need for more open-source technologies such as SpotCheckAI. </w:t>
      </w:r>
      <w:r w:rsidR="002B3346" w:rsidRPr="002B3346">
        <w:t>SpotCheckAI is a free and accessible application that provides a potential solution for physicians and patients.</w:t>
      </w:r>
      <w:r w:rsidR="002B3346">
        <w:t xml:space="preserve"> By providing a user-friendly platform for self-diagnosis and triaging in dermatology, SpotCheckAI offers an accessible and efficient way for patients to address their dermatological needs promptly, potentially preventing life-threatening consequences.</w:t>
      </w:r>
    </w:p>
    <w:p w14:paraId="04E92E02" w14:textId="77777777" w:rsidR="002B3346" w:rsidRPr="002B3346" w:rsidRDefault="002B3346" w:rsidP="002B3346">
      <w:pPr>
        <w:rPr>
          <w:lang w:val="en-GB" w:eastAsia="en-GB"/>
        </w:rPr>
      </w:pPr>
    </w:p>
    <w:p w14:paraId="63CD463D" w14:textId="4B659FDD" w:rsidR="00A32BFA" w:rsidRPr="00A32BFA" w:rsidRDefault="00A32BFA" w:rsidP="00A32BFA">
      <w:pPr>
        <w:rPr>
          <w:lang w:val="en-GB" w:eastAsia="en-GB"/>
        </w:rPr>
      </w:pPr>
      <w:r>
        <w:rPr>
          <w:rStyle w:val="IEEEAbstractHeadingChar"/>
        </w:rPr>
        <w:t>Keywords</w:t>
      </w:r>
      <w:r w:rsidRPr="002162BB">
        <w:t xml:space="preserve">— </w:t>
      </w:r>
      <w:r w:rsidR="00D9713C">
        <w:rPr>
          <w:rStyle w:val="IEEEAbtractChar"/>
        </w:rPr>
        <w:t xml:space="preserve">web development, dermatology, melanoma, image classification, </w:t>
      </w:r>
      <w:r w:rsidR="002B3346">
        <w:rPr>
          <w:rStyle w:val="IEEEAbtractChar"/>
        </w:rPr>
        <w:t>machine learning, neural networks, deep learning</w:t>
      </w:r>
      <w:r w:rsidR="001732FA">
        <w:rPr>
          <w:rStyle w:val="IEEEAbtractChar"/>
        </w:rPr>
        <w:t>, OpenAI, ChatGPT, GPT-3, ResNet-50</w:t>
      </w:r>
    </w:p>
    <w:p w14:paraId="550C8AA5" w14:textId="77777777" w:rsidR="00AD335D" w:rsidRDefault="00AD335D" w:rsidP="00081EBE">
      <w:pPr>
        <w:pStyle w:val="IEEEHeading1"/>
      </w:pPr>
      <w:r>
        <w:t>Introduction</w:t>
      </w:r>
    </w:p>
    <w:p w14:paraId="5D204C77" w14:textId="79A13457" w:rsidR="002922A6" w:rsidRDefault="002922A6" w:rsidP="002922A6">
      <w:pPr>
        <w:pStyle w:val="IEEEParagraph"/>
      </w:pPr>
      <w:r>
        <w:t xml:space="preserve">SpotCheckAI is an </w:t>
      </w:r>
      <w:r w:rsidR="003D5D6E">
        <w:t xml:space="preserve">self-diagnosis </w:t>
      </w:r>
      <w:r>
        <w:t xml:space="preserve">application that arose in an effort to help potentially streamline the physician workflow in triaging patents and scheduling patient appointments. </w:t>
      </w:r>
      <w:r w:rsidR="00D9713C">
        <w:t>Across all sub-specialities, the average wait time for an appointment with a physician is 26 days.</w:t>
      </w:r>
      <w:r w:rsidR="00895E0C">
        <w:t xml:space="preserve"> </w:t>
      </w:r>
      <w:r w:rsidR="00895E0C">
        <w:fldChar w:fldCharType="begin"/>
      </w:r>
      <w:r w:rsidR="003D5D6E">
        <w:instrText xml:space="preserve"> ADDIN ZOTERO_ITEM CSL_CITATION {"citationID":"5FNmPCmy","properties":{"formattedCitation":"[1]","plainCitation":"[1]","noteIndex":0},"citationItems":[{"id":1,"uris":["http://zotero.org/users/local/ukA07pIB/items/8YNHXVU7"],"itemData":{"id":1,"type":"webpage","abstract":"The latest Merritt Hawkins data showed that patient appointment wait times are increasing across specialties, save for family medicine, likely due to a looming clinician shortage.","container-title":"PatientEngagementHIT","language":"en-US","title":"Average Patient Appointment Wait Time Is 26 Days in 2022","URL":"https://patientengagementhit.com/news/average-patient-appointment-wait-time-is-26-days-in-2022","author":[{"family":"PatientEngagementHIT","given":""}],"accessed":{"date-parts":[["2023",2,21]]},"issued":{"date-parts":[["2022",9,15]]}}}],"schema":"https://github.com/citation-style-language/schema/raw/master/csl-citation.json"} </w:instrText>
      </w:r>
      <w:r w:rsidR="00895E0C">
        <w:fldChar w:fldCharType="separate"/>
      </w:r>
      <w:r w:rsidR="003D5D6E">
        <w:rPr>
          <w:noProof/>
        </w:rPr>
        <w:t>[1]</w:t>
      </w:r>
      <w:r w:rsidR="00895E0C">
        <w:fldChar w:fldCharType="end"/>
      </w:r>
      <w:r w:rsidR="003D5D6E">
        <w:t xml:space="preserve"> </w:t>
      </w:r>
      <w:r w:rsidR="00D9713C">
        <w:t xml:space="preserve">For patients with time-sensitive matters, waiting that length of time could result in more </w:t>
      </w:r>
      <w:r w:rsidR="00EE6882">
        <w:t xml:space="preserve">prolonged and </w:t>
      </w:r>
      <w:r w:rsidR="00D9713C">
        <w:t>complicated treatment plan.</w:t>
      </w:r>
      <w:r w:rsidR="001732FA">
        <w:t xml:space="preserve"> </w:t>
      </w:r>
    </w:p>
    <w:p w14:paraId="2FBD6B28" w14:textId="77777777" w:rsidR="002922A6" w:rsidRDefault="002922A6" w:rsidP="002922A6">
      <w:pPr>
        <w:pStyle w:val="IEEEParagraph"/>
      </w:pPr>
    </w:p>
    <w:p w14:paraId="68AFF1C1" w14:textId="732F3BC3" w:rsidR="001732FA" w:rsidRDefault="001732FA" w:rsidP="001732FA">
      <w:pPr>
        <w:pStyle w:val="IEEEParagraph"/>
        <w:ind w:firstLine="0"/>
      </w:pPr>
      <w:r w:rsidRPr="001732FA">
        <w:t xml:space="preserve">SpotCheckAI is a progressive web application (PWA) that serves a dual purpose of providing preliminary analysis to patients and triaging patients when seeing a dermatologist. The application comprises of two major components - a client-side user interface and a machine-learning model for image classification. The model utilized by SpotCheckAI is a ResNet-50 convolutional neural network (CNN) that attempts to accurately classify image inputs from the client-side user </w:t>
      </w:r>
      <w:r w:rsidRPr="001732FA">
        <w:t>interface. Moreover, in addition to the CNN model, SpotCheckAI also incorporates the use of GPT models developed by OpenAI to power its chatbot functionality, providing a comprehensive and advanced experience to its users.</w:t>
      </w:r>
    </w:p>
    <w:p w14:paraId="4A6B1895" w14:textId="77777777" w:rsidR="006469B2" w:rsidRDefault="006469B2" w:rsidP="002922A6">
      <w:pPr>
        <w:pStyle w:val="IEEEParagraph"/>
      </w:pPr>
    </w:p>
    <w:p w14:paraId="7AF00336" w14:textId="77777777" w:rsidR="00A9795C" w:rsidRDefault="00A9795C" w:rsidP="00081EBE">
      <w:pPr>
        <w:pStyle w:val="IEEEParagraph"/>
      </w:pPr>
    </w:p>
    <w:p w14:paraId="3720C6EE" w14:textId="3BBDBED7" w:rsidR="00565B84" w:rsidRDefault="002522B5" w:rsidP="00565B84">
      <w:pPr>
        <w:pStyle w:val="IEEEHeading1"/>
      </w:pPr>
      <w:r>
        <w:t>Literature Review</w:t>
      </w:r>
    </w:p>
    <w:p w14:paraId="0CCB1135" w14:textId="3F51B839" w:rsidR="00565B84" w:rsidRPr="00FA6751" w:rsidRDefault="00565B84" w:rsidP="00565B84">
      <w:pPr>
        <w:pStyle w:val="IEEEParagraph"/>
      </w:pPr>
      <w:r w:rsidRPr="00565B84">
        <w:t>This section can be divided into four distinct parts, which feature an analysis of four organizations that offer comparable tools in the market</w:t>
      </w:r>
      <w:r w:rsidR="006469B2">
        <w:t xml:space="preserve"> </w:t>
      </w:r>
      <w:r w:rsidRPr="00565B84">
        <w:t>along with their current methodologies</w:t>
      </w:r>
      <w:r w:rsidR="006469B2">
        <w:t>.</w:t>
      </w:r>
    </w:p>
    <w:p w14:paraId="25E4909E" w14:textId="380692B2" w:rsidR="00DD7F83" w:rsidRDefault="00565B84" w:rsidP="0027227B">
      <w:pPr>
        <w:pStyle w:val="IEEEHeading2"/>
      </w:pPr>
      <w:r>
        <w:t>SkinVision</w:t>
      </w:r>
    </w:p>
    <w:p w14:paraId="0F443014" w14:textId="61AC0B0F" w:rsidR="007210D4" w:rsidRDefault="007210D4" w:rsidP="00515E1A">
      <w:pPr>
        <w:pStyle w:val="IEEEParagraph"/>
      </w:pPr>
      <w:r w:rsidRPr="007210D4">
        <w:t xml:space="preserve">SkinVision is a </w:t>
      </w:r>
      <w:r>
        <w:t xml:space="preserve">subscription-based </w:t>
      </w:r>
      <w:r w:rsidRPr="007210D4">
        <w:t xml:space="preserve">mobile app that uses artificial intelligence to analyze photos of skin lesions and provide users with </w:t>
      </w:r>
      <w:r w:rsidRPr="001732FA">
        <w:t>an</w:t>
      </w:r>
      <w:r w:rsidRPr="007210D4">
        <w:t xml:space="preserve"> instant risk assessment of whether the lesion appears to be benign or potentially cancerous. Users can take photos of their skin using the app and receive a risk assessment within 30 seconds.</w:t>
      </w:r>
      <w:r>
        <w:t xml:space="preserve"> </w:t>
      </w:r>
      <w:r w:rsidR="003D5D6E">
        <w:fldChar w:fldCharType="begin"/>
      </w:r>
      <w:r w:rsidR="003D5D6E">
        <w:instrText xml:space="preserve"> ADDIN ZOTERO_ITEM CSL_CITATION {"citationID":"fYo0tcuF","properties":{"formattedCitation":"[2]","plainCitation":"[2]","noteIndex":0},"citationItems":[{"id":3,"uris":["http://zotero.org/users/local/ukA07pIB/items/NP4X3DFS"],"itemData":{"id":3,"type":"webpage","abstract":"SkinVision provides accurate and timely skin cancer detection, along with the most reliable personalised skin health advice and health path recommendation.","language":"en-US","title":"SkinVision | Skin Cancer Melanoma Detection App | SkinVision","URL":"https://www.skinvision.com/","accessed":{"date-parts":[["2023",2,21]]},"issued":{"date-parts":[["2021",2,24]]}}}],"schema":"https://github.com/citation-style-language/schema/raw/master/csl-citation.json"} </w:instrText>
      </w:r>
      <w:r w:rsidR="003D5D6E">
        <w:fldChar w:fldCharType="separate"/>
      </w:r>
      <w:r w:rsidR="003D5D6E">
        <w:rPr>
          <w:noProof/>
        </w:rPr>
        <w:t>[2]</w:t>
      </w:r>
      <w:r w:rsidR="003D5D6E">
        <w:fldChar w:fldCharType="end"/>
      </w:r>
      <w:r w:rsidR="003D5D6E">
        <w:t xml:space="preserve"> </w:t>
      </w:r>
      <w:r w:rsidRPr="007210D4">
        <w:t>SkinVision</w:t>
      </w:r>
      <w:r>
        <w:t xml:space="preserve"> has tier</w:t>
      </w:r>
      <w:r w:rsidR="003D5D6E">
        <w:t>e</w:t>
      </w:r>
      <w:r>
        <w:t>d subscription services and is currently only available in the European Union.</w:t>
      </w:r>
    </w:p>
    <w:p w14:paraId="2031204F" w14:textId="17B132B8" w:rsidR="006469B2" w:rsidRDefault="006469B2" w:rsidP="00515E1A">
      <w:pPr>
        <w:pStyle w:val="IEEEParagraph"/>
      </w:pPr>
    </w:p>
    <w:p w14:paraId="03F38348" w14:textId="1F9EACA6" w:rsidR="006469B2" w:rsidRDefault="001C4612" w:rsidP="006469B2">
      <w:pPr>
        <w:pStyle w:val="IEEEParagraph"/>
        <w:jc w:val="center"/>
      </w:pPr>
      <w:r>
        <w:rPr>
          <w:noProof/>
        </w:rPr>
        <w:pict w14:anchorId="5A99F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i1029" type="#_x0000_t75" alt="Graphical user interface, text, application, chat or text message&#13;&#13;&#10;&#13;&#13;&#10;Description automatically generated" style="width:223.75pt;height:111.9pt;visibility:visible;mso-wrap-style:square;mso-width-percent:0;mso-height-percent:0;mso-width-percent:0;mso-height-percent:0">
            <v:imagedata r:id="rId7" o:title="Graphical user interface, text, application, chat or text message&#13;&#13;&#10;&#13;&#13;&#10;Description automatically generated"/>
          </v:shape>
        </w:pict>
      </w:r>
    </w:p>
    <w:p w14:paraId="6E5A6C85" w14:textId="747B4A6F" w:rsidR="006469B2" w:rsidRPr="006469B2" w:rsidRDefault="006469B2" w:rsidP="006469B2">
      <w:pPr>
        <w:pStyle w:val="IEEEParagraph"/>
        <w:jc w:val="center"/>
        <w:rPr>
          <w:sz w:val="21"/>
          <w:szCs w:val="21"/>
        </w:rPr>
      </w:pPr>
      <w:r w:rsidRPr="006469B2">
        <w:rPr>
          <w:sz w:val="21"/>
          <w:szCs w:val="21"/>
        </w:rPr>
        <w:t xml:space="preserve">Fig 1. Screenshot of the SkinVision Webpage. </w:t>
      </w:r>
      <w:r w:rsidRPr="006469B2">
        <w:rPr>
          <w:sz w:val="21"/>
          <w:szCs w:val="21"/>
        </w:rPr>
        <w:fldChar w:fldCharType="begin"/>
      </w:r>
      <w:r w:rsidRPr="006469B2">
        <w:rPr>
          <w:sz w:val="21"/>
          <w:szCs w:val="21"/>
        </w:rPr>
        <w:instrText xml:space="preserve"> ADDIN ZOTERO_ITEM CSL_CITATION {"citationID":"QGcB1Uuy","properties":{"formattedCitation":"[2]","plainCitation":"[2]","noteIndex":0},"citationItems":[{"id":3,"uris":["http://zotero.org/users/local/ukA07pIB/items/NP4X3DFS"],"itemData":{"id":3,"type":"webpage","abstract":"SkinVision provides accurate and timely skin cancer detection, along with the most reliable personalised skin health advice and health path recommendation.","language":"en-US","title":"SkinVision | Skin Cancer Melanoma Detection App | SkinVision","URL":"https://www.skinvision.com/","accessed":{"date-parts":[["2023",2,21]]},"issued":{"date-parts":[["2021",2,24]]}}}],"schema":"https://github.com/citation-style-language/schema/raw/master/csl-citation.json"} </w:instrText>
      </w:r>
      <w:r w:rsidRPr="006469B2">
        <w:rPr>
          <w:sz w:val="21"/>
          <w:szCs w:val="21"/>
        </w:rPr>
        <w:fldChar w:fldCharType="separate"/>
      </w:r>
      <w:r w:rsidRPr="006469B2">
        <w:rPr>
          <w:noProof/>
          <w:sz w:val="21"/>
          <w:szCs w:val="21"/>
        </w:rPr>
        <w:t>[2]</w:t>
      </w:r>
      <w:r w:rsidRPr="006469B2">
        <w:rPr>
          <w:sz w:val="21"/>
          <w:szCs w:val="21"/>
        </w:rPr>
        <w:fldChar w:fldCharType="end"/>
      </w:r>
    </w:p>
    <w:p w14:paraId="6B30E2F0" w14:textId="727CEEF8" w:rsidR="007210D4" w:rsidRDefault="007210D4" w:rsidP="007210D4">
      <w:pPr>
        <w:pStyle w:val="IEEEHeading2"/>
      </w:pPr>
      <w:r>
        <w:t>SkinS</w:t>
      </w:r>
      <w:r w:rsidR="00895E0C">
        <w:t>can</w:t>
      </w:r>
    </w:p>
    <w:p w14:paraId="25CF3FE7" w14:textId="53FBEE90" w:rsidR="00515E1A" w:rsidRDefault="003D5D6E" w:rsidP="003D5D6E">
      <w:pPr>
        <w:pStyle w:val="IEEEParagraph"/>
      </w:pPr>
      <w:r>
        <w:t xml:space="preserve">SkinScan is a mobile application designed to assist in the early detection of skin cancer. The app uses artificial intelligence and machine learning </w:t>
      </w:r>
      <w:r>
        <w:lastRenderedPageBreak/>
        <w:t xml:space="preserve">algorithms to analyze images of skin lesions and moles for signs of potential skin cancer. Users take a photo of their skin lesion or mole with a smartphone camera and upload it to the SkinScan platform. The app analyzes the image and provides a risk assessment of the lesion, indicating whether it is low, medium, or high risk for skin cancer. </w:t>
      </w:r>
      <w:r>
        <w:fldChar w:fldCharType="begin"/>
      </w:r>
      <w:r>
        <w:instrText xml:space="preserve"> ADDIN ZOTERO_ITEM CSL_CITATION {"citationID":"BpwEp1c4","properties":{"formattedCitation":"[3]","plainCitation":"[3]","noteIndex":0},"citationItems":[{"id":11,"uris":["http://zotero.org/users/local/ukA07pIB/items/EFH558ZR"],"itemData":{"id":11,"type":"webpage","abstract":"TeleSkin makes hardware, software, and mobile solutions for the early diagnosis of skin cancer, melanoma, and other dermatological conditions. TeleSkin developed an integrate hardware/software solution with a clinical multi-spectral dermoscope for the medical practitioner to conduct a detailed dermoscopic analysis, and skinScan, mobile application for patients and consumers to analysis moles and engage in clinical and patient solutions for the management, early diagnosis, and care of patients with skin cancer and melanoma. Company operates predominately in Europe, but the mobile app is available in the US, North America, Europe, Asia, South America, and Africa.","container-title":"TeleSkin - high-tech, venture backed startup","language":"en","title":"TeleSkin advanced dermoscopy platform and mobile app for early detection of skin cancer and melanoma","URL":"https://teleskin.org/skinscan.html","author":[{"family":"Bokeljska 7","given":"TeleSkin","dropping-particle":"doo"},{"family":"Belgrade","given":"11000"}],"accessed":{"date-parts":[["2023",2,21]]}}}],"schema":"https://github.com/citation-style-language/schema/raw/master/csl-citation.json"} </w:instrText>
      </w:r>
      <w:r>
        <w:fldChar w:fldCharType="separate"/>
      </w:r>
      <w:r>
        <w:rPr>
          <w:noProof/>
        </w:rPr>
        <w:t>[3]</w:t>
      </w:r>
      <w:r>
        <w:fldChar w:fldCharType="end"/>
      </w:r>
      <w:r>
        <w:t xml:space="preserve"> </w:t>
      </w:r>
      <w:r w:rsidR="00515E1A">
        <w:t>SkinSc</w:t>
      </w:r>
      <w:r>
        <w:t>an</w:t>
      </w:r>
      <w:r w:rsidR="00515E1A">
        <w:t xml:space="preserve"> is also only available in the European Union.</w:t>
      </w:r>
    </w:p>
    <w:p w14:paraId="02FBEA00" w14:textId="454091EF" w:rsidR="006469B2" w:rsidRDefault="001C4612" w:rsidP="006469B2">
      <w:pPr>
        <w:pStyle w:val="IEEEParagraph"/>
        <w:jc w:val="center"/>
      </w:pPr>
      <w:r>
        <w:rPr>
          <w:noProof/>
        </w:rPr>
        <w:pict w14:anchorId="6E13BE4A">
          <v:shape id="Picture 6" o:spid="_x0000_i1028" type="#_x0000_t75" alt="Graphical user interface, application&#13;&#13;&#10;&#13;&#13;&#10;Description automatically generated" style="width:230.95pt;height:98.05pt;visibility:visible;mso-wrap-style:square;mso-width-percent:0;mso-height-percent:0;mso-width-percent:0;mso-height-percent:0">
            <v:imagedata r:id="rId8" o:title="Graphical user interface, application&#13;&#13;&#10;&#13;&#13;&#10;Description automatically generated"/>
          </v:shape>
        </w:pict>
      </w:r>
    </w:p>
    <w:p w14:paraId="718D065E" w14:textId="7A752B80" w:rsidR="006469B2" w:rsidRPr="006469B2" w:rsidRDefault="006469B2" w:rsidP="006469B2">
      <w:pPr>
        <w:pStyle w:val="IEEEParagraph"/>
        <w:jc w:val="center"/>
        <w:rPr>
          <w:sz w:val="21"/>
          <w:szCs w:val="21"/>
        </w:rPr>
      </w:pPr>
      <w:r w:rsidRPr="006469B2">
        <w:rPr>
          <w:sz w:val="21"/>
          <w:szCs w:val="21"/>
        </w:rPr>
        <w:t xml:space="preserve">Fig 2. Screenshot of the SkinScan Webpage. </w:t>
      </w:r>
      <w:r w:rsidRPr="006469B2">
        <w:rPr>
          <w:sz w:val="21"/>
          <w:szCs w:val="21"/>
        </w:rPr>
        <w:fldChar w:fldCharType="begin"/>
      </w:r>
      <w:r w:rsidRPr="006469B2">
        <w:rPr>
          <w:sz w:val="21"/>
          <w:szCs w:val="21"/>
        </w:rPr>
        <w:instrText xml:space="preserve"> ADDIN ZOTERO_ITEM CSL_CITATION {"citationID":"GYXEzBfz","properties":{"formattedCitation":"[3]","plainCitation":"[3]","noteIndex":0},"citationItems":[{"id":11,"uris":["http://zotero.org/users/local/ukA07pIB/items/EFH558ZR"],"itemData":{"id":11,"type":"webpage","abstract":"TeleSkin makes hardware, software, and mobile solutions for the early diagnosis of skin cancer, melanoma, and other dermatological conditions. TeleSkin developed an integrate hardware/software solution with a clinical multi-spectral dermoscope for the medical practitioner to conduct a detailed dermoscopic analysis, and skinScan, mobile application for patients and consumers to analysis moles and engage in clinical and patient solutions for the management, early diagnosis, and care of patients with skin cancer and melanoma. Company operates predominately in Europe, but the mobile app is available in the US, North America, Europe, Asia, South America, and Africa.","container-title":"TeleSkin - high-tech, venture backed startup","language":"en","title":"TeleSkin advanced dermoscopy platform and mobile app for early detection of skin cancer and melanoma","URL":"https://teleskin.org/skinscan.html","author":[{"family":"Bokeljska 7","given":"TeleSkin","dropping-particle":"doo"},{"family":"Belgrade","given":"11000"}],"accessed":{"date-parts":[["2023",2,21]]}}}],"schema":"https://github.com/citation-style-language/schema/raw/master/csl-citation.json"} </w:instrText>
      </w:r>
      <w:r w:rsidRPr="006469B2">
        <w:rPr>
          <w:sz w:val="21"/>
          <w:szCs w:val="21"/>
        </w:rPr>
        <w:fldChar w:fldCharType="separate"/>
      </w:r>
      <w:r w:rsidRPr="006469B2">
        <w:rPr>
          <w:noProof/>
          <w:sz w:val="21"/>
          <w:szCs w:val="21"/>
        </w:rPr>
        <w:t>[3]</w:t>
      </w:r>
      <w:r w:rsidRPr="006469B2">
        <w:rPr>
          <w:sz w:val="21"/>
          <w:szCs w:val="21"/>
        </w:rPr>
        <w:fldChar w:fldCharType="end"/>
      </w:r>
    </w:p>
    <w:p w14:paraId="3930D771" w14:textId="627FD96A" w:rsidR="00515E1A" w:rsidRDefault="00515E1A" w:rsidP="00515E1A">
      <w:pPr>
        <w:pStyle w:val="IEEEHeading2"/>
      </w:pPr>
      <w:r>
        <w:t>UMSkinCheck</w:t>
      </w:r>
    </w:p>
    <w:p w14:paraId="5DC4A6ED" w14:textId="3A099CEE" w:rsidR="00515E1A" w:rsidRDefault="00515E1A" w:rsidP="00515E1A">
      <w:pPr>
        <w:pStyle w:val="IEEEParagraph"/>
      </w:pPr>
      <w:r w:rsidRPr="00515E1A">
        <w:t xml:space="preserve">UMSkinCheck is a </w:t>
      </w:r>
      <w:r>
        <w:t xml:space="preserve">free </w:t>
      </w:r>
      <w:r w:rsidRPr="00515E1A">
        <w:t>mobile app developed by the University of Michigan that allows users to perform skin self-examinations and receive instant risk assessments for potential skin cancer. The app guides users through the self-examination process, providing step-by-step instructions on how to take photos of their skin and identifying the areas to focus on. The photos are then analyzed by the app using artificial intelligence and machine learning algorithms to provide an instant risk assessment of the lesions.</w:t>
      </w:r>
      <w:r>
        <w:t xml:space="preserve"> </w:t>
      </w:r>
      <w:r w:rsidR="003D5D6E">
        <w:fldChar w:fldCharType="begin"/>
      </w:r>
      <w:r w:rsidR="003D5D6E">
        <w:instrText xml:space="preserve"> ADDIN ZOTERO_ITEM CSL_CITATION {"citationID":"jcZ3Y8tx","properties":{"formattedCitation":"[4]","plainCitation":"[4]","noteIndex":0},"citationItems":[{"id":7,"uris":["http://zotero.org/users/local/ukA07pIB/items/4T7V3SKW"],"itemData":{"id":7,"type":"webpage","title":"UMSkinCheck | Michigan Medicine","URL":"https://www.uofmhealth.org/patient%20and%20visitor%20guide/my-skin-check-app","accessed":{"date-parts":[["2023",2,21]]}}}],"schema":"https://github.com/citation-style-language/schema/raw/master/csl-citation.json"} </w:instrText>
      </w:r>
      <w:r w:rsidR="003D5D6E">
        <w:fldChar w:fldCharType="separate"/>
      </w:r>
      <w:r w:rsidR="003D5D6E">
        <w:rPr>
          <w:noProof/>
        </w:rPr>
        <w:t>[4]</w:t>
      </w:r>
      <w:r w:rsidR="003D5D6E">
        <w:fldChar w:fldCharType="end"/>
      </w:r>
    </w:p>
    <w:p w14:paraId="1DD61840" w14:textId="396D1529" w:rsidR="00E02B9A" w:rsidRDefault="00E02B9A" w:rsidP="00515E1A">
      <w:pPr>
        <w:pStyle w:val="IEEEParagraph"/>
      </w:pPr>
    </w:p>
    <w:p w14:paraId="28D18B6E" w14:textId="4E37F6F6" w:rsidR="00E02B9A" w:rsidRDefault="001C4612" w:rsidP="00E02B9A">
      <w:pPr>
        <w:pStyle w:val="IEEEParagraph"/>
        <w:jc w:val="center"/>
      </w:pPr>
      <w:r>
        <w:rPr>
          <w:noProof/>
        </w:rPr>
        <w:pict w14:anchorId="0CA17172">
          <v:shape id="Picture 8" o:spid="_x0000_i1027" type="#_x0000_t75" alt="" style="width:224.85pt;height:105.8pt;visibility:visible;mso-wrap-style:square;mso-width-percent:0;mso-height-percent:0;mso-width-percent:0;mso-height-percent:0">
            <v:imagedata r:id="rId9" o:title=""/>
          </v:shape>
        </w:pict>
      </w:r>
    </w:p>
    <w:p w14:paraId="3F903AEB" w14:textId="3989C18F" w:rsidR="00E02B9A" w:rsidRPr="00E02B9A" w:rsidRDefault="00E02B9A" w:rsidP="00E02B9A">
      <w:pPr>
        <w:pStyle w:val="IEEEParagraph"/>
        <w:jc w:val="center"/>
        <w:rPr>
          <w:sz w:val="21"/>
          <w:szCs w:val="21"/>
        </w:rPr>
      </w:pPr>
      <w:r w:rsidRPr="00E02B9A">
        <w:rPr>
          <w:sz w:val="21"/>
          <w:szCs w:val="21"/>
        </w:rPr>
        <w:t xml:space="preserve">Fig 3. Screenshot of the UMSkinCheck webpage. </w:t>
      </w:r>
      <w:r w:rsidRPr="00E02B9A">
        <w:rPr>
          <w:sz w:val="21"/>
          <w:szCs w:val="21"/>
        </w:rPr>
        <w:fldChar w:fldCharType="begin"/>
      </w:r>
      <w:r w:rsidRPr="00E02B9A">
        <w:rPr>
          <w:sz w:val="21"/>
          <w:szCs w:val="21"/>
        </w:rPr>
        <w:instrText xml:space="preserve"> ADDIN ZOTERO_ITEM CSL_CITATION {"citationID":"xJQfjPlb","properties":{"formattedCitation":"[4]","plainCitation":"[4]","noteIndex":0},"citationItems":[{"id":7,"uris":["http://zotero.org/users/local/ukA07pIB/items/4T7V3SKW"],"itemData":{"id":7,"type":"webpage","title":"UMSkinCheck | Michigan Medicine","URL":"https://www.uofmhealth.org/patient%20and%20visitor%20guide/my-skin-check-app","accessed":{"date-parts":[["2023",2,21]]}}}],"schema":"https://github.com/citation-style-language/schema/raw/master/csl-citation.json"} </w:instrText>
      </w:r>
      <w:r w:rsidRPr="00E02B9A">
        <w:rPr>
          <w:sz w:val="21"/>
          <w:szCs w:val="21"/>
        </w:rPr>
        <w:fldChar w:fldCharType="separate"/>
      </w:r>
      <w:r w:rsidRPr="00E02B9A">
        <w:rPr>
          <w:noProof/>
          <w:sz w:val="21"/>
          <w:szCs w:val="21"/>
        </w:rPr>
        <w:t>[4]</w:t>
      </w:r>
      <w:r w:rsidRPr="00E02B9A">
        <w:rPr>
          <w:sz w:val="21"/>
          <w:szCs w:val="21"/>
        </w:rPr>
        <w:fldChar w:fldCharType="end"/>
      </w:r>
    </w:p>
    <w:p w14:paraId="5CF361AE" w14:textId="5DABC22C" w:rsidR="00515E1A" w:rsidRDefault="00515E1A" w:rsidP="00515E1A">
      <w:pPr>
        <w:pStyle w:val="IEEEHeading2"/>
      </w:pPr>
      <w:r>
        <w:t>DermAssist</w:t>
      </w:r>
    </w:p>
    <w:p w14:paraId="7245E58C" w14:textId="4F9077BB" w:rsidR="006469B2" w:rsidRDefault="00515E1A" w:rsidP="006469B2">
      <w:pPr>
        <w:pStyle w:val="IEEEParagraph"/>
      </w:pPr>
      <w:r w:rsidRPr="00515E1A">
        <w:t xml:space="preserve">DermAssist is a skin health tool developed by Google Health that uses artificial intelligence to assist users in identifying common skin conditions. The tool allows users to take three photos of the affected area from different angles using their smartphone camera, and then analyzes the photos using machine learning algorithms to provide an </w:t>
      </w:r>
      <w:r w:rsidRPr="00515E1A">
        <w:t>instant assessment of the most likely skin condition.</w:t>
      </w:r>
      <w:r w:rsidR="003D5D6E">
        <w:t xml:space="preserve"> </w:t>
      </w:r>
      <w:r w:rsidR="003D5D6E">
        <w:fldChar w:fldCharType="begin"/>
      </w:r>
      <w:r w:rsidR="003D5D6E">
        <w:instrText xml:space="preserve"> ADDIN ZOTERO_ITEM CSL_CITATION {"citationID":"UndIQDvk","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rsidR="003D5D6E">
        <w:fldChar w:fldCharType="separate"/>
      </w:r>
      <w:r w:rsidR="003D5D6E">
        <w:rPr>
          <w:noProof/>
        </w:rPr>
        <w:t>[5]</w:t>
      </w:r>
      <w:r w:rsidR="003D5D6E">
        <w:fldChar w:fldCharType="end"/>
      </w:r>
      <w:r w:rsidRPr="00515E1A">
        <w:t xml:space="preserve"> DermAssist provides users with information on the condition, including common causes and treatments, and offers suggestions for when to seek medical attention.</w:t>
      </w:r>
    </w:p>
    <w:p w14:paraId="744E0DF5" w14:textId="717A65B7" w:rsidR="00580E7F" w:rsidRDefault="00580E7F" w:rsidP="006469B2">
      <w:pPr>
        <w:pStyle w:val="IEEEParagraph"/>
      </w:pPr>
    </w:p>
    <w:p w14:paraId="7F9D051A" w14:textId="38E6A772" w:rsidR="00580E7F" w:rsidRDefault="001C4612" w:rsidP="00580E7F">
      <w:pPr>
        <w:pStyle w:val="IEEEParagraph"/>
        <w:jc w:val="center"/>
      </w:pPr>
      <w:r>
        <w:rPr>
          <w:noProof/>
        </w:rPr>
        <w:pict w14:anchorId="73456BEB">
          <v:shape id="Picture 9" o:spid="_x0000_i1026" type="#_x0000_t75" alt="Graphical user interface, application&#13;&#13;&#10;&#13;&#13;&#10;Description automatically generated" style="width:225.4pt;height:112.45pt;visibility:visible;mso-wrap-style:square;mso-width-percent:0;mso-height-percent:0;mso-width-percent:0;mso-height-percent:0">
            <v:imagedata r:id="rId10" o:title="Graphical user interface, application&#13;&#13;&#10;&#13;&#13;&#10;Description automatically generated"/>
          </v:shape>
        </w:pict>
      </w:r>
    </w:p>
    <w:p w14:paraId="217E9995" w14:textId="08DAEFA9" w:rsidR="006469B2" w:rsidRPr="00580E7F" w:rsidRDefault="00580E7F" w:rsidP="00580E7F">
      <w:pPr>
        <w:pStyle w:val="IEEEParagraph"/>
        <w:jc w:val="center"/>
        <w:rPr>
          <w:sz w:val="21"/>
          <w:szCs w:val="21"/>
        </w:rPr>
      </w:pPr>
      <w:r w:rsidRPr="00580E7F">
        <w:rPr>
          <w:sz w:val="21"/>
          <w:szCs w:val="21"/>
        </w:rPr>
        <w:t xml:space="preserve">Fig 4. Screenshot of the DermAssist webpage. </w:t>
      </w:r>
      <w:r w:rsidRPr="00580E7F">
        <w:rPr>
          <w:sz w:val="21"/>
          <w:szCs w:val="21"/>
        </w:rPr>
        <w:fldChar w:fldCharType="begin"/>
      </w:r>
      <w:r w:rsidRPr="00580E7F">
        <w:rPr>
          <w:sz w:val="21"/>
          <w:szCs w:val="21"/>
        </w:rPr>
        <w:instrText xml:space="preserve"> ADDIN ZOTERO_ITEM CSL_CITATION {"citationID":"PbNRnU7q","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rsidRPr="00580E7F">
        <w:rPr>
          <w:sz w:val="21"/>
          <w:szCs w:val="21"/>
        </w:rPr>
        <w:fldChar w:fldCharType="separate"/>
      </w:r>
      <w:r w:rsidRPr="00580E7F">
        <w:rPr>
          <w:noProof/>
          <w:sz w:val="21"/>
          <w:szCs w:val="21"/>
        </w:rPr>
        <w:t>[5]</w:t>
      </w:r>
      <w:r w:rsidRPr="00580E7F">
        <w:rPr>
          <w:sz w:val="21"/>
          <w:szCs w:val="21"/>
        </w:rPr>
        <w:fldChar w:fldCharType="end"/>
      </w:r>
    </w:p>
    <w:p w14:paraId="5C655AA8" w14:textId="39C7A75B" w:rsidR="003D5D6E" w:rsidRDefault="00EE6882" w:rsidP="00857C3E">
      <w:pPr>
        <w:pStyle w:val="IEEEHeading1"/>
      </w:pPr>
      <w:r>
        <w:t xml:space="preserve">Evaluation </w:t>
      </w:r>
      <w:r w:rsidR="00857C3E">
        <w:t>and Analysis</w:t>
      </w:r>
    </w:p>
    <w:p w14:paraId="24DBFE60" w14:textId="036F9E3B" w:rsidR="003D5D6E" w:rsidRDefault="003D5D6E" w:rsidP="00E401F8">
      <w:pPr>
        <w:pStyle w:val="IEEEParagraph"/>
      </w:pPr>
      <w:r w:rsidRPr="003D5D6E">
        <w:t>A self-diagnostic app</w:t>
      </w:r>
      <w:r>
        <w:t>lication</w:t>
      </w:r>
      <w:r w:rsidRPr="003D5D6E">
        <w:t xml:space="preserve"> is designed to assist individuals in identifying their illness based on their reported symptoms. However, it's important to note that such applications are not completely reliable as they rely on algorithms</w:t>
      </w:r>
      <w:r w:rsidR="003E30B2">
        <w:t xml:space="preserve"> and previously documented datasets </w:t>
      </w:r>
      <w:r w:rsidRPr="003D5D6E">
        <w:t>rather than the expertise of a trained medical professional.</w:t>
      </w:r>
      <w:r>
        <w:t xml:space="preserve"> The purpose of diagnostic applications is to complement a physician’s practice and help streamline their patient workflow more efficiently. </w:t>
      </w:r>
    </w:p>
    <w:p w14:paraId="4B7CE2D2" w14:textId="11168263" w:rsidR="003D5D6E" w:rsidRDefault="003D5D6E" w:rsidP="00E401F8">
      <w:pPr>
        <w:pStyle w:val="IEEEParagraph"/>
      </w:pPr>
    </w:p>
    <w:p w14:paraId="2794B941" w14:textId="3DBEB833" w:rsidR="003D5D6E" w:rsidRDefault="003D5D6E" w:rsidP="00E401F8">
      <w:pPr>
        <w:pStyle w:val="IEEEParagraph"/>
      </w:pPr>
      <w:r>
        <w:t xml:space="preserve">In principle, self-diagnostic applications already exist with the explosion in popularity in WebMD and optimized search engines. Users currently </w:t>
      </w:r>
      <w:r w:rsidR="00FA36F3">
        <w:t>can</w:t>
      </w:r>
      <w:r>
        <w:t xml:space="preserve"> look up potential diseases, treatments, and outcomes based on their symptoms. Users typically will then take this synthesized information with them to their physician’s office to gain further understanding and a confirmed diagnosis.</w:t>
      </w:r>
    </w:p>
    <w:p w14:paraId="58AD4595" w14:textId="77777777" w:rsidR="00FA36F3" w:rsidRDefault="00FA36F3" w:rsidP="00E401F8">
      <w:pPr>
        <w:pStyle w:val="IEEEParagraph"/>
      </w:pPr>
    </w:p>
    <w:p w14:paraId="1696D566" w14:textId="7ABFC3F2" w:rsidR="007103C5" w:rsidRDefault="007103C5" w:rsidP="006469B2">
      <w:pPr>
        <w:pStyle w:val="IEEEParagraph"/>
      </w:pPr>
      <w:r w:rsidRPr="007103C5">
        <w:t xml:space="preserve">Diagnostic applications have become increasingly popular in recent years, with many users relying on them to help identify potential health concerns based on their symptoms. </w:t>
      </w:r>
      <w:r>
        <w:fldChar w:fldCharType="begin"/>
      </w:r>
      <w:r>
        <w:instrText xml:space="preserve"> ADDIN ZOTERO_ITEM CSL_CITATION {"citationID":"0EON62xZ","properties":{"formattedCitation":"[6]","plainCitation":"[6]","noteIndex":0},"citationItems":[{"id":13,"uris":["http://zotero.org/users/local/ukA07pIB/items/E98YR9MC"],"itemData":{"id":13,"type":"article-journal","abstract":"Artificial intelligence (AI) has emerged as a major frontier in computer science research. Although AI has been available for some time and found its application in many fields of medicine, its use in dermatology is comparatively new and limited. A sound understanding of the concepts of AI is essential for dermatologists as skin conditions with their abundant clinical and dermatoscopic data and images can potentially be the next big thing in the application of AI in medicine. There are already a number of artificial intelligence studies focusing on skin disorders, such as skin cancer, psoriasis, atopic dermatitis and onychomycosis. This article presents an overview of AI and new developments relevant to dermatology, examining both its current applications and future potential.","container-title":"Indian Journal of Dermatology","DOI":"10.4103/ijd.IJD_418_20","ISSN":"0019-5154","issue":"5","journalAbbreviation":"Indian J Dermatol","note":"PMID: 33165383\nPMCID: PMC7640800","page":"352-357","source":"PubMed Central","title":"Use of Artificial Intelligence in Dermatology","volume":"65","author":[{"family":"De","given":"Abhishek"},{"family":"Sarda","given":"Aarti"},{"family":"Gupta","given":"Sachi"},{"family":"Das","given":"Sudip"}],"issued":{"date-parts":[["2020"]]}}}],"schema":"https://github.com/citation-style-language/schema/raw/master/csl-citation.json"} </w:instrText>
      </w:r>
      <w:r>
        <w:fldChar w:fldCharType="separate"/>
      </w:r>
      <w:r>
        <w:rPr>
          <w:noProof/>
        </w:rPr>
        <w:t>[6]</w:t>
      </w:r>
      <w:r>
        <w:fldChar w:fldCharType="end"/>
      </w:r>
      <w:r>
        <w:t xml:space="preserve"> </w:t>
      </w:r>
      <w:r w:rsidRPr="007103C5">
        <w:t>However, these apps often come with limitations and drawbacks.</w:t>
      </w:r>
      <w:r>
        <w:t xml:space="preserve"> </w:t>
      </w:r>
      <w:r w:rsidRPr="007103C5">
        <w:t xml:space="preserve">Moreover, some apps may </w:t>
      </w:r>
      <w:r>
        <w:t xml:space="preserve">incorporate advertisements which may draw away from the purpose of </w:t>
      </w:r>
      <w:r w:rsidRPr="007103C5">
        <w:t>providing accurate medical advice</w:t>
      </w:r>
      <w:r w:rsidR="007058EB" w:rsidRPr="007058EB">
        <w:t>.</w:t>
      </w:r>
      <w:r w:rsidR="007058EB">
        <w:t xml:space="preserve"> </w:t>
      </w:r>
    </w:p>
    <w:p w14:paraId="29CD0A1C" w14:textId="77777777" w:rsidR="00E02B9A" w:rsidRPr="00E02B9A" w:rsidRDefault="00E02B9A" w:rsidP="006469B2">
      <w:pPr>
        <w:pStyle w:val="IEEEParagraph"/>
      </w:pPr>
    </w:p>
    <w:p w14:paraId="7CD6A36B" w14:textId="7D352F9E" w:rsidR="007103C5" w:rsidRDefault="007103C5" w:rsidP="007103C5">
      <w:pPr>
        <w:pStyle w:val="IEEEParagraph"/>
      </w:pPr>
      <w:r w:rsidRPr="007103C5">
        <w:lastRenderedPageBreak/>
        <w:t xml:space="preserve">Here, we </w:t>
      </w:r>
      <w:r w:rsidRPr="00E02B9A">
        <w:t>analyze</w:t>
      </w:r>
      <w:r w:rsidRPr="007103C5">
        <w:t xml:space="preserve"> and identify the shortcomings of current applications on the market in order to better understand their limitations and improve their functionality.</w:t>
      </w:r>
      <w:r>
        <w:t xml:space="preserve"> Table 1 displays a high-level functionality overview of four applications on the market.</w:t>
      </w:r>
    </w:p>
    <w:p w14:paraId="571B7F23" w14:textId="77777777" w:rsidR="007103C5" w:rsidRPr="00C75F14" w:rsidRDefault="007103C5" w:rsidP="007103C5">
      <w:pPr>
        <w:spacing w:before="120" w:after="120"/>
        <w:jc w:val="center"/>
        <w:rPr>
          <w:smallCaps/>
          <w:sz w:val="16"/>
          <w:szCs w:val="16"/>
        </w:rPr>
      </w:pPr>
      <w:r w:rsidRPr="047D5629">
        <w:rPr>
          <w:smallCaps/>
          <w:sz w:val="16"/>
          <w:szCs w:val="16"/>
        </w:rPr>
        <w:t>TABLE I</w:t>
      </w:r>
      <w:r>
        <w:br/>
      </w:r>
      <w:r>
        <w:rPr>
          <w:smallCaps/>
          <w:sz w:val="16"/>
          <w:szCs w:val="16"/>
        </w:rPr>
        <w:t>An overview of four skin lesion diagnosis applications</w:t>
      </w:r>
      <w:r w:rsidRPr="6CDB4101">
        <w:rPr>
          <w:smallCaps/>
          <w:sz w:val="16"/>
          <w:szCs w:val="16"/>
        </w:rPr>
        <w:t xml:space="preserve"> </w:t>
      </w:r>
    </w:p>
    <w:tbl>
      <w:tblPr>
        <w:tblW w:w="5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280"/>
        <w:gridCol w:w="1280"/>
        <w:gridCol w:w="1280"/>
      </w:tblGrid>
      <w:tr w:rsidR="00A43E4F" w14:paraId="02E9F734" w14:textId="77777777">
        <w:trPr>
          <w:trHeight w:val="286"/>
        </w:trPr>
        <w:tc>
          <w:tcPr>
            <w:tcW w:w="1280" w:type="dxa"/>
            <w:shd w:val="clear" w:color="auto" w:fill="auto"/>
          </w:tcPr>
          <w:p w14:paraId="54E93AA7" w14:textId="77777777" w:rsidR="007103C5" w:rsidRDefault="007103C5">
            <w:pPr>
              <w:pStyle w:val="IEEEParagraph"/>
              <w:ind w:firstLine="0"/>
            </w:pPr>
            <w:r>
              <w:rPr>
                <w:rFonts w:eastAsia="Arial"/>
                <w:b/>
                <w:bCs/>
                <w:sz w:val="16"/>
                <w:szCs w:val="16"/>
              </w:rPr>
              <w:t>Application Name</w:t>
            </w:r>
          </w:p>
        </w:tc>
        <w:tc>
          <w:tcPr>
            <w:tcW w:w="1280" w:type="dxa"/>
            <w:shd w:val="clear" w:color="auto" w:fill="auto"/>
          </w:tcPr>
          <w:p w14:paraId="127C09D0" w14:textId="77777777" w:rsidR="007103C5" w:rsidRDefault="007103C5">
            <w:pPr>
              <w:pStyle w:val="IEEEParagraph"/>
              <w:ind w:firstLine="0"/>
            </w:pPr>
            <w:r>
              <w:rPr>
                <w:rFonts w:eastAsia="Arial"/>
                <w:b/>
                <w:bCs/>
                <w:sz w:val="16"/>
                <w:szCs w:val="16"/>
              </w:rPr>
              <w:t>Platform</w:t>
            </w:r>
          </w:p>
        </w:tc>
        <w:tc>
          <w:tcPr>
            <w:tcW w:w="1280" w:type="dxa"/>
            <w:shd w:val="clear" w:color="auto" w:fill="auto"/>
          </w:tcPr>
          <w:p w14:paraId="3B912EAE" w14:textId="77777777" w:rsidR="007103C5" w:rsidRDefault="007103C5">
            <w:pPr>
              <w:pStyle w:val="IEEEParagraph"/>
              <w:ind w:firstLine="0"/>
            </w:pPr>
            <w:r>
              <w:rPr>
                <w:rFonts w:eastAsia="Arial"/>
                <w:b/>
                <w:bCs/>
                <w:sz w:val="16"/>
                <w:szCs w:val="16"/>
              </w:rPr>
              <w:t>Subscription Required</w:t>
            </w:r>
          </w:p>
        </w:tc>
        <w:tc>
          <w:tcPr>
            <w:tcW w:w="1280" w:type="dxa"/>
            <w:shd w:val="clear" w:color="auto" w:fill="auto"/>
          </w:tcPr>
          <w:p w14:paraId="4BB892F1" w14:textId="77777777" w:rsidR="007103C5" w:rsidRDefault="007103C5">
            <w:pPr>
              <w:pStyle w:val="IEEEParagraph"/>
              <w:ind w:firstLine="0"/>
            </w:pPr>
            <w:r>
              <w:rPr>
                <w:rFonts w:eastAsia="Arial"/>
                <w:b/>
                <w:bCs/>
                <w:sz w:val="16"/>
                <w:szCs w:val="16"/>
              </w:rPr>
              <w:t>Available for Public Use</w:t>
            </w:r>
          </w:p>
        </w:tc>
      </w:tr>
      <w:tr w:rsidR="00A43E4F" w14:paraId="071A1FBF" w14:textId="77777777">
        <w:trPr>
          <w:trHeight w:val="286"/>
        </w:trPr>
        <w:tc>
          <w:tcPr>
            <w:tcW w:w="1280" w:type="dxa"/>
            <w:shd w:val="clear" w:color="auto" w:fill="auto"/>
          </w:tcPr>
          <w:p w14:paraId="64BD3C96" w14:textId="77777777" w:rsidR="007103C5" w:rsidRDefault="007103C5">
            <w:pPr>
              <w:pStyle w:val="IEEEParagraph"/>
              <w:ind w:firstLine="0"/>
            </w:pPr>
            <w:r>
              <w:rPr>
                <w:rFonts w:eastAsia="Arial"/>
                <w:sz w:val="16"/>
                <w:szCs w:val="16"/>
              </w:rPr>
              <w:t>SkinVision</w:t>
            </w:r>
          </w:p>
        </w:tc>
        <w:tc>
          <w:tcPr>
            <w:tcW w:w="1280" w:type="dxa"/>
            <w:shd w:val="clear" w:color="auto" w:fill="auto"/>
          </w:tcPr>
          <w:p w14:paraId="4ACA3743" w14:textId="77777777" w:rsidR="007103C5" w:rsidRDefault="007103C5">
            <w:pPr>
              <w:pStyle w:val="IEEEParagraph"/>
              <w:ind w:firstLine="0"/>
            </w:pPr>
            <w:r>
              <w:rPr>
                <w:rFonts w:eastAsia="Arial"/>
                <w:sz w:val="16"/>
                <w:szCs w:val="16"/>
              </w:rPr>
              <w:t>Mobile Application</w:t>
            </w:r>
          </w:p>
        </w:tc>
        <w:tc>
          <w:tcPr>
            <w:tcW w:w="1280" w:type="dxa"/>
            <w:shd w:val="clear" w:color="auto" w:fill="auto"/>
          </w:tcPr>
          <w:p w14:paraId="4AB6DDFB" w14:textId="77777777" w:rsidR="007103C5" w:rsidRDefault="007103C5">
            <w:pPr>
              <w:pStyle w:val="IEEEParagraph"/>
              <w:ind w:firstLine="0"/>
            </w:pPr>
            <w:r>
              <w:rPr>
                <w:rFonts w:eastAsia="Arial"/>
                <w:sz w:val="16"/>
                <w:szCs w:val="16"/>
              </w:rPr>
              <w:t>Yes</w:t>
            </w:r>
          </w:p>
        </w:tc>
        <w:tc>
          <w:tcPr>
            <w:tcW w:w="1280" w:type="dxa"/>
            <w:shd w:val="clear" w:color="auto" w:fill="auto"/>
          </w:tcPr>
          <w:p w14:paraId="646EBB73" w14:textId="77777777" w:rsidR="007103C5" w:rsidRDefault="007103C5">
            <w:pPr>
              <w:pStyle w:val="IEEEParagraph"/>
              <w:ind w:firstLine="0"/>
            </w:pPr>
            <w:r>
              <w:rPr>
                <w:rFonts w:eastAsia="Arial"/>
                <w:sz w:val="16"/>
                <w:szCs w:val="16"/>
              </w:rPr>
              <w:t>EU Only</w:t>
            </w:r>
          </w:p>
        </w:tc>
      </w:tr>
      <w:tr w:rsidR="00A43E4F" w14:paraId="2DD4DF69" w14:textId="77777777">
        <w:trPr>
          <w:trHeight w:val="286"/>
        </w:trPr>
        <w:tc>
          <w:tcPr>
            <w:tcW w:w="1280" w:type="dxa"/>
            <w:shd w:val="clear" w:color="auto" w:fill="auto"/>
          </w:tcPr>
          <w:p w14:paraId="10408442" w14:textId="77777777" w:rsidR="007103C5" w:rsidRDefault="007103C5">
            <w:pPr>
              <w:pStyle w:val="IEEEParagraph"/>
              <w:ind w:firstLine="0"/>
              <w:rPr>
                <w:rFonts w:eastAsia="Arial"/>
                <w:sz w:val="16"/>
                <w:szCs w:val="16"/>
              </w:rPr>
            </w:pPr>
            <w:r>
              <w:rPr>
                <w:rFonts w:eastAsia="Arial"/>
                <w:sz w:val="16"/>
                <w:szCs w:val="16"/>
              </w:rPr>
              <w:t>SkinScan</w:t>
            </w:r>
          </w:p>
        </w:tc>
        <w:tc>
          <w:tcPr>
            <w:tcW w:w="1280" w:type="dxa"/>
            <w:shd w:val="clear" w:color="auto" w:fill="auto"/>
          </w:tcPr>
          <w:p w14:paraId="161E8F5A"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2D6E2C17" w14:textId="77777777" w:rsidR="007103C5" w:rsidRDefault="007103C5">
            <w:pPr>
              <w:pStyle w:val="IEEEParagraph"/>
              <w:ind w:firstLine="0"/>
              <w:rPr>
                <w:rFonts w:eastAsia="Arial"/>
                <w:sz w:val="16"/>
                <w:szCs w:val="16"/>
              </w:rPr>
            </w:pPr>
            <w:r>
              <w:rPr>
                <w:rFonts w:eastAsia="Arial"/>
                <w:sz w:val="16"/>
                <w:szCs w:val="16"/>
              </w:rPr>
              <w:t>Yes</w:t>
            </w:r>
          </w:p>
        </w:tc>
        <w:tc>
          <w:tcPr>
            <w:tcW w:w="1280" w:type="dxa"/>
            <w:shd w:val="clear" w:color="auto" w:fill="auto"/>
          </w:tcPr>
          <w:p w14:paraId="769E3143" w14:textId="77777777" w:rsidR="007103C5" w:rsidRDefault="007103C5">
            <w:pPr>
              <w:pStyle w:val="IEEEParagraph"/>
              <w:ind w:firstLine="0"/>
              <w:rPr>
                <w:rFonts w:eastAsia="Arial"/>
                <w:sz w:val="16"/>
                <w:szCs w:val="16"/>
              </w:rPr>
            </w:pPr>
            <w:r>
              <w:rPr>
                <w:rFonts w:eastAsia="Arial"/>
                <w:sz w:val="16"/>
                <w:szCs w:val="16"/>
              </w:rPr>
              <w:t>EU Only</w:t>
            </w:r>
          </w:p>
        </w:tc>
      </w:tr>
      <w:tr w:rsidR="00A43E4F" w14:paraId="171D05DE" w14:textId="77777777">
        <w:trPr>
          <w:trHeight w:val="286"/>
        </w:trPr>
        <w:tc>
          <w:tcPr>
            <w:tcW w:w="1280" w:type="dxa"/>
            <w:shd w:val="clear" w:color="auto" w:fill="auto"/>
          </w:tcPr>
          <w:p w14:paraId="5A8B9396" w14:textId="77777777" w:rsidR="007103C5" w:rsidRDefault="007103C5">
            <w:pPr>
              <w:pStyle w:val="IEEEParagraph"/>
              <w:ind w:firstLine="0"/>
              <w:rPr>
                <w:rFonts w:eastAsia="Arial"/>
                <w:sz w:val="16"/>
                <w:szCs w:val="16"/>
              </w:rPr>
            </w:pPr>
            <w:r>
              <w:rPr>
                <w:rFonts w:eastAsia="Arial"/>
                <w:sz w:val="16"/>
                <w:szCs w:val="16"/>
              </w:rPr>
              <w:t>UMSkinCheck</w:t>
            </w:r>
          </w:p>
        </w:tc>
        <w:tc>
          <w:tcPr>
            <w:tcW w:w="1280" w:type="dxa"/>
            <w:shd w:val="clear" w:color="auto" w:fill="auto"/>
          </w:tcPr>
          <w:p w14:paraId="37A9D688"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0997EE9C" w14:textId="77777777" w:rsidR="007103C5" w:rsidRDefault="007103C5">
            <w:pPr>
              <w:pStyle w:val="IEEEParagraph"/>
              <w:ind w:firstLine="0"/>
              <w:rPr>
                <w:rFonts w:eastAsia="Arial"/>
                <w:sz w:val="16"/>
                <w:szCs w:val="16"/>
              </w:rPr>
            </w:pPr>
            <w:r>
              <w:rPr>
                <w:rFonts w:eastAsia="Arial"/>
                <w:sz w:val="16"/>
                <w:szCs w:val="16"/>
              </w:rPr>
              <w:t>No</w:t>
            </w:r>
          </w:p>
        </w:tc>
        <w:tc>
          <w:tcPr>
            <w:tcW w:w="1280" w:type="dxa"/>
            <w:shd w:val="clear" w:color="auto" w:fill="auto"/>
          </w:tcPr>
          <w:p w14:paraId="24A989ED" w14:textId="77777777" w:rsidR="007103C5" w:rsidRDefault="007103C5">
            <w:pPr>
              <w:pStyle w:val="IEEEParagraph"/>
              <w:ind w:firstLine="0"/>
              <w:rPr>
                <w:rFonts w:eastAsia="Arial"/>
                <w:sz w:val="16"/>
                <w:szCs w:val="16"/>
              </w:rPr>
            </w:pPr>
            <w:r>
              <w:rPr>
                <w:rFonts w:eastAsia="Arial"/>
                <w:sz w:val="16"/>
                <w:szCs w:val="16"/>
              </w:rPr>
              <w:t>Yes</w:t>
            </w:r>
          </w:p>
        </w:tc>
      </w:tr>
      <w:tr w:rsidR="00A43E4F" w14:paraId="1D20257F" w14:textId="77777777">
        <w:trPr>
          <w:trHeight w:val="286"/>
        </w:trPr>
        <w:tc>
          <w:tcPr>
            <w:tcW w:w="1280" w:type="dxa"/>
            <w:shd w:val="clear" w:color="auto" w:fill="auto"/>
          </w:tcPr>
          <w:p w14:paraId="4F76D50A" w14:textId="77777777" w:rsidR="007103C5" w:rsidRDefault="007103C5">
            <w:pPr>
              <w:pStyle w:val="IEEEParagraph"/>
              <w:ind w:firstLine="0"/>
              <w:rPr>
                <w:rFonts w:eastAsia="Arial"/>
                <w:sz w:val="16"/>
                <w:szCs w:val="16"/>
              </w:rPr>
            </w:pPr>
            <w:r>
              <w:rPr>
                <w:rFonts w:eastAsia="Arial"/>
                <w:sz w:val="16"/>
                <w:szCs w:val="16"/>
              </w:rPr>
              <w:t>DermAssist</w:t>
            </w:r>
          </w:p>
        </w:tc>
        <w:tc>
          <w:tcPr>
            <w:tcW w:w="1280" w:type="dxa"/>
            <w:shd w:val="clear" w:color="auto" w:fill="auto"/>
          </w:tcPr>
          <w:p w14:paraId="1CD7ADBD"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1930DB9E" w14:textId="77777777" w:rsidR="007103C5" w:rsidRDefault="007103C5">
            <w:pPr>
              <w:pStyle w:val="IEEEParagraph"/>
              <w:ind w:firstLine="0"/>
              <w:rPr>
                <w:rFonts w:eastAsia="Arial"/>
                <w:sz w:val="16"/>
                <w:szCs w:val="16"/>
              </w:rPr>
            </w:pPr>
            <w:r>
              <w:rPr>
                <w:rFonts w:eastAsia="Arial"/>
                <w:sz w:val="16"/>
                <w:szCs w:val="16"/>
              </w:rPr>
              <w:t>Unknown</w:t>
            </w:r>
          </w:p>
        </w:tc>
        <w:tc>
          <w:tcPr>
            <w:tcW w:w="1280" w:type="dxa"/>
            <w:shd w:val="clear" w:color="auto" w:fill="auto"/>
          </w:tcPr>
          <w:p w14:paraId="0265F978" w14:textId="77777777" w:rsidR="007103C5" w:rsidRDefault="007103C5">
            <w:pPr>
              <w:pStyle w:val="IEEEParagraph"/>
              <w:ind w:firstLine="0"/>
              <w:rPr>
                <w:rFonts w:eastAsia="Arial"/>
                <w:sz w:val="16"/>
                <w:szCs w:val="16"/>
              </w:rPr>
            </w:pPr>
            <w:r>
              <w:rPr>
                <w:rFonts w:eastAsia="Arial"/>
                <w:sz w:val="16"/>
                <w:szCs w:val="16"/>
              </w:rPr>
              <w:t>Authorized Physicians Only</w:t>
            </w:r>
          </w:p>
        </w:tc>
      </w:tr>
    </w:tbl>
    <w:p w14:paraId="5D671849" w14:textId="4DB8D7B5" w:rsidR="007103C5" w:rsidRDefault="007103C5" w:rsidP="00E401F8">
      <w:pPr>
        <w:pStyle w:val="IEEEParagraph"/>
      </w:pPr>
    </w:p>
    <w:p w14:paraId="47382108" w14:textId="0F29F9FF" w:rsidR="007103C5" w:rsidRDefault="007103C5" w:rsidP="00E401F8">
      <w:pPr>
        <w:pStyle w:val="IEEEParagraph"/>
      </w:pPr>
      <w:r>
        <w:t xml:space="preserve">For the purposes of analysis, SkinVision and SkinScan (“paid mobile applications”) will be compared together as they both employ similar methodologies. </w:t>
      </w:r>
    </w:p>
    <w:p w14:paraId="53875842" w14:textId="5868664E" w:rsidR="007103C5" w:rsidRDefault="007103C5" w:rsidP="00E401F8">
      <w:pPr>
        <w:pStyle w:val="IEEEParagraph"/>
      </w:pPr>
    </w:p>
    <w:p w14:paraId="3829A0CB" w14:textId="7A6AE097" w:rsidR="007103C5" w:rsidRDefault="0031052F" w:rsidP="00CC229E">
      <w:pPr>
        <w:pStyle w:val="IEEEParagraph"/>
      </w:pPr>
      <w:r>
        <w:t xml:space="preserve">The paid mobile applications use a subscription model where users pay, upload, and display a degree of certainty that a lesion is cancerous or benign. No public information was available about the machine learning model or algorithms employed. Furthermore, benchmarking criterion listed on the companies’ respective websites are questionable due to study and sample size. </w:t>
      </w:r>
      <w:r>
        <w:fldChar w:fldCharType="begin"/>
      </w:r>
      <w:r>
        <w:instrText xml:space="preserve"> ADDIN ZOTERO_ITEM CSL_CITATION {"citationID":"jTmjp6uB","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fldChar w:fldCharType="separate"/>
      </w:r>
      <w:r>
        <w:rPr>
          <w:noProof/>
        </w:rPr>
        <w:t>[7]</w:t>
      </w:r>
      <w:r>
        <w:fldChar w:fldCharType="end"/>
      </w:r>
      <w:r>
        <w:t xml:space="preserve"> </w:t>
      </w:r>
      <w:r w:rsidR="00CC229E">
        <w:t xml:space="preserve">Some </w:t>
      </w:r>
      <w:r w:rsidR="00780D01">
        <w:t xml:space="preserve">other </w:t>
      </w:r>
      <w:r w:rsidR="00CC229E">
        <w:t xml:space="preserve">issues noted were: small sample size, </w:t>
      </w:r>
      <w:r w:rsidR="00CB547C">
        <w:t xml:space="preserve">photos that did not meet evaluation criteria were excluded, no follow up for study participants </w:t>
      </w:r>
      <w:r w:rsidR="00CC229E">
        <w:t xml:space="preserve">to see if cancers were identified by physicians but missed by apps. </w:t>
      </w:r>
      <w:r w:rsidR="00CC229E">
        <w:fldChar w:fldCharType="begin"/>
      </w:r>
      <w:r w:rsidR="00CC229E">
        <w:instrText xml:space="preserve"> ADDIN ZOTERO_ITEM CSL_CITATION {"citationID":"LZmRG4lK","properties":{"formattedCitation":"[8]","plainCitation":"[8]","noteIndex":0},"citationItems":[{"id":21,"uris":["http://zotero.org/users/local/ukA07pIB/items/PWUSJW5Y"],"itemData":{"id":21,"type":"post-weblog","abstract":"Current regulations do not provide adequate protection to the public, warn experts Some smartphone apps that assess the risk of suspicious moles cannot be relied upon to detect all cases of skin cancer, finds a review of the evidence published by The BMJ today. The researchers warn that the current regulatory process for these apps","language":"en-US","title":"Some smartphone apps not accurate enough to spot all skin cancers | BMJ","URL":"https://www.bmj.com/company/newsroom/smartphone-apps-not-accurate-enough-to-spot-all-skin-cancers/","accessed":{"date-parts":[["2023",2,21]]}}}],"schema":"https://github.com/citation-style-language/schema/raw/master/csl-citation.json"} </w:instrText>
      </w:r>
      <w:r w:rsidR="00CC229E">
        <w:fldChar w:fldCharType="separate"/>
      </w:r>
      <w:r w:rsidR="00CC229E">
        <w:rPr>
          <w:noProof/>
        </w:rPr>
        <w:t>[8]</w:t>
      </w:r>
      <w:r w:rsidR="00CC229E">
        <w:fldChar w:fldCharType="end"/>
      </w:r>
      <w:r w:rsidR="00CC229E">
        <w:t xml:space="preserve"> In addition, peer reviewed </w:t>
      </w:r>
      <w:r w:rsidR="00780D01">
        <w:t xml:space="preserve">journals for these two applications noted poor accuracy. </w:t>
      </w:r>
      <w:r w:rsidR="00780D01">
        <w:fldChar w:fldCharType="begin"/>
      </w:r>
      <w:r w:rsidR="00780D01">
        <w:instrText xml:space="preserve"> ADDIN ZOTERO_ITEM CSL_CITATION {"citationID":"7kBzenbf","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rsidR="00780D01">
        <w:fldChar w:fldCharType="separate"/>
      </w:r>
      <w:r w:rsidR="00780D01">
        <w:rPr>
          <w:noProof/>
        </w:rPr>
        <w:t>[7]</w:t>
      </w:r>
      <w:r w:rsidR="00780D01">
        <w:fldChar w:fldCharType="end"/>
      </w:r>
      <w:r w:rsidR="00780D01">
        <w:t xml:space="preserve"> </w:t>
      </w:r>
    </w:p>
    <w:p w14:paraId="7AE70E09" w14:textId="77777777" w:rsidR="007103C5" w:rsidRDefault="007103C5" w:rsidP="00E401F8">
      <w:pPr>
        <w:pStyle w:val="IEEEParagraph"/>
      </w:pPr>
    </w:p>
    <w:p w14:paraId="6FA04D21" w14:textId="4EE60D97" w:rsidR="005F6C5A" w:rsidRDefault="00780D01" w:rsidP="006452B2">
      <w:pPr>
        <w:pStyle w:val="IEEEParagraph"/>
      </w:pPr>
      <w:r>
        <w:t>UMSkinCheck</w:t>
      </w:r>
      <w:r w:rsidR="008F1333">
        <w:t>’s benchmarking is unknown however, it is available for download in the Android and Apple App Store. The University of Michigan released the application back in 2012</w:t>
      </w:r>
      <w:r w:rsidR="009C1D27">
        <w:t>. At the time of writing, based on user reviews, the application appears to be defunct.</w:t>
      </w:r>
      <w:r w:rsidR="006B7BFF">
        <w:t xml:space="preserve"> </w:t>
      </w:r>
      <w:r w:rsidR="006B7BFF">
        <w:fldChar w:fldCharType="begin"/>
      </w:r>
      <w:r w:rsidR="006B7BFF">
        <w:instrText xml:space="preserve"> ADDIN ZOTERO_ITEM CSL_CITATION {"citationID":"skywl8oK","properties":{"formattedCitation":"[9]","plainCitation":"[9]","noteIndex":0},"citationItems":[{"id":23,"uris":["http://zotero.org/users/local/ukA07pIB/items/DHII736A"],"itemData":{"id":23,"type":"webpage","abstract":"UMSkinCheck is intended for skin cancer self exam","language":"en-US","title":"UMSkinCheck - Apps on Google Play","URL":"https://play.google.com/store/apps/details?id=edu.umich.MySkinCheck&amp;hl=en_US&amp;gl=US","accessed":{"date-parts":[["2023",2,21]]}}}],"schema":"https://github.com/citation-style-language/schema/raw/master/csl-citation.json"} </w:instrText>
      </w:r>
      <w:r w:rsidR="006B7BFF">
        <w:fldChar w:fldCharType="separate"/>
      </w:r>
      <w:r w:rsidR="006B7BFF">
        <w:rPr>
          <w:noProof/>
        </w:rPr>
        <w:t>[9]</w:t>
      </w:r>
      <w:r w:rsidR="006B7BFF">
        <w:fldChar w:fldCharType="end"/>
      </w:r>
      <w:r w:rsidR="009C1D27">
        <w:t xml:space="preserve"> </w:t>
      </w:r>
      <w:r w:rsidR="006B7BFF">
        <w:t xml:space="preserve">In addition, based off of the version history in the Apple App Store, the machine learning model used in this application has not been updated since application inception. Only small updates were made to the user interface and for compatibility with devices and operating systems. </w:t>
      </w:r>
      <w:r w:rsidR="005F6C5A">
        <w:fldChar w:fldCharType="begin"/>
      </w:r>
      <w:r w:rsidR="005F6C5A">
        <w:instrText xml:space="preserve"> ADDIN ZOTERO_ITEM CSL_CITATION {"citationID":"DZOdgspo","properties":{"formattedCitation":"[10]","plainCitation":"[10]","noteIndex":0},"citationItems":[{"id":25,"uris":["http://zotero.org/users/local/ukA07pIB/items/GU8RFSR2"],"itemData":{"id":25,"type":"webpage","abstract":"‎UMSkinCheck is intended for skin cancer self exam and surveillance that allows users to complete and store a full body photographic library, track detected moles/lesions, access informational videos and literature and fill out a melanoma risk calculator. \n\nA skin cancer self exam is used to identify…","container-title":"App Store","language":"en-US","title":"‎UMSkinCheck","URL":"https://apps.apple.com/us/app/umskincheck/id522498604","accessed":{"date-parts":[["2023",2,21]]},"issued":{"date-parts":[["2017",10,3]]}}}],"schema":"https://github.com/citation-style-language/schema/raw/master/csl-citation.json"} </w:instrText>
      </w:r>
      <w:r w:rsidR="005F6C5A">
        <w:fldChar w:fldCharType="separate"/>
      </w:r>
      <w:r w:rsidR="005F6C5A">
        <w:rPr>
          <w:noProof/>
        </w:rPr>
        <w:t>[10]</w:t>
      </w:r>
      <w:r w:rsidR="005F6C5A">
        <w:fldChar w:fldCharType="end"/>
      </w:r>
    </w:p>
    <w:p w14:paraId="0A2974C3" w14:textId="43A589F7" w:rsidR="005F6C5A" w:rsidRDefault="002B474D" w:rsidP="00E401F8">
      <w:pPr>
        <w:pStyle w:val="IEEEParagraph"/>
      </w:pPr>
      <w:r>
        <w:t xml:space="preserve">DermAssist is Google’s version of a skin lesion classifier. It is not publicly available and little information is known about the application other than users can upload three photos and the program will output the proposed skin condition. DermAssist can identify 90% of commonly searched skin conditions. Other benchmarks regarding DermAssist are unknown. </w:t>
      </w:r>
      <w:r>
        <w:fldChar w:fldCharType="begin"/>
      </w:r>
      <w:r w:rsidR="007922A3">
        <w:instrText xml:space="preserve"> ADDIN ZOTERO_ITEM CSL_CITATION {"citationID":"FVajZG2N","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fldChar w:fldCharType="separate"/>
      </w:r>
      <w:r w:rsidR="007922A3">
        <w:rPr>
          <w:noProof/>
        </w:rPr>
        <w:t>[5]</w:t>
      </w:r>
      <w:r>
        <w:fldChar w:fldCharType="end"/>
      </w:r>
    </w:p>
    <w:p w14:paraId="1AD81248" w14:textId="6E420203" w:rsidR="00E108F6" w:rsidRDefault="00E108F6" w:rsidP="00FA36F3">
      <w:pPr>
        <w:pStyle w:val="IEEEParagraph"/>
        <w:ind w:firstLine="0"/>
      </w:pPr>
    </w:p>
    <w:p w14:paraId="75540D38" w14:textId="0C8CE50F" w:rsidR="00E108F6" w:rsidRDefault="00E108F6" w:rsidP="00FA36F3">
      <w:pPr>
        <w:pStyle w:val="IEEEParagraph"/>
      </w:pPr>
      <w:r>
        <w:t xml:space="preserve">The four presented applications have similar functionalities where they receive an input and utilizing its internal algorithms, a prediction is made. </w:t>
      </w:r>
      <w:r w:rsidR="00FA36F3">
        <w:t xml:space="preserve">All options presented are absent of a holistic peer review, namely, missing </w:t>
      </w:r>
      <w:r>
        <w:t>peer reviewed material regarding the algorithms deployed</w:t>
      </w:r>
      <w:r w:rsidR="00FA36F3">
        <w:t xml:space="preserve">. The focus has been on benchmarks rather than methodologies. </w:t>
      </w:r>
      <w:r>
        <w:t xml:space="preserve">There is a significant need for more open-source and freely available tools such that better detection algorithms can be </w:t>
      </w:r>
      <w:r w:rsidR="00FA36F3">
        <w:t>employed.</w:t>
      </w:r>
    </w:p>
    <w:p w14:paraId="5625B44E" w14:textId="7F82F6CA" w:rsidR="00E108F6" w:rsidRDefault="00E108F6" w:rsidP="00E108F6">
      <w:pPr>
        <w:pStyle w:val="IEEEParagraph"/>
      </w:pPr>
    </w:p>
    <w:p w14:paraId="5E429725" w14:textId="5AC07164" w:rsidR="00E108F6" w:rsidRDefault="00E108F6" w:rsidP="00E108F6">
      <w:pPr>
        <w:pStyle w:val="IEEEParagraph"/>
      </w:pPr>
      <w:r>
        <w:t xml:space="preserve">The four applications presented employ similar core functionalities. They all take an input and apply internal algorithms to predict the output. However, none of the presented options have undergone peer review regarding itself algorithms but rather their overall benchmarks. This </w:t>
      </w:r>
      <w:r w:rsidR="00EB3DE2">
        <w:t>raises</w:t>
      </w:r>
      <w:r>
        <w:t xml:space="preserve"> concerns regarding efficacy and reliability of the algorithms implemented in these applications.</w:t>
      </w:r>
    </w:p>
    <w:p w14:paraId="6A358CE2" w14:textId="236A9810" w:rsidR="00E108F6" w:rsidRDefault="00E108F6" w:rsidP="00E108F6">
      <w:pPr>
        <w:pStyle w:val="IEEEParagraph"/>
      </w:pPr>
    </w:p>
    <w:p w14:paraId="4B586F1C" w14:textId="250906C9" w:rsidR="00E108F6" w:rsidRDefault="00E108F6" w:rsidP="00E108F6">
      <w:pPr>
        <w:pStyle w:val="IEEEParagraph"/>
      </w:pPr>
      <w:r>
        <w:t xml:space="preserve">It is imperative that we invest more in the development of open-source and freely available tools. Such resources will enable us to create better detection algorithms that can tackle broader issues. </w:t>
      </w:r>
      <w:r w:rsidRPr="00E108F6">
        <w:t>These tools will allow for a more transparent and collaborative approach to research and development, which can lead to better results and greater confidence in the algorithms used.</w:t>
      </w:r>
    </w:p>
    <w:p w14:paraId="66560058" w14:textId="0C581A12" w:rsidR="00E108F6" w:rsidRDefault="00E108F6" w:rsidP="00E108F6">
      <w:pPr>
        <w:pStyle w:val="IEEEParagraph"/>
      </w:pPr>
    </w:p>
    <w:p w14:paraId="2AECDFCF" w14:textId="01853F41" w:rsidR="00E108F6" w:rsidRDefault="00FA36F3" w:rsidP="00E108F6">
      <w:pPr>
        <w:pStyle w:val="IEEEParagraph"/>
      </w:pPr>
      <w:r>
        <w:t>The absence</w:t>
      </w:r>
      <w:r w:rsidR="00E108F6">
        <w:t xml:space="preserve"> of peer review</w:t>
      </w:r>
      <w:r>
        <w:t>s</w:t>
      </w:r>
      <w:r w:rsidR="00E108F6">
        <w:t xml:space="preserve"> in these applications does not </w:t>
      </w:r>
      <w:r>
        <w:t>necessarily</w:t>
      </w:r>
      <w:r w:rsidR="00E108F6">
        <w:t xml:space="preserve"> mean that the algorithms and internal methodologies employed are</w:t>
      </w:r>
      <w:r>
        <w:t xml:space="preserve"> not effective predictors. However, the absence of such a process leaves room for doubt which can potentially have significant ramifications. </w:t>
      </w:r>
    </w:p>
    <w:p w14:paraId="6FD84001" w14:textId="561C6AB0" w:rsidR="00FA36F3" w:rsidRDefault="00FA36F3" w:rsidP="00E108F6">
      <w:pPr>
        <w:pStyle w:val="IEEEParagraph"/>
      </w:pPr>
    </w:p>
    <w:p w14:paraId="7AE6C637" w14:textId="5095280C" w:rsidR="009C1D27" w:rsidRDefault="00FA36F3" w:rsidP="00FA36F3">
      <w:pPr>
        <w:pStyle w:val="IEEEParagraph"/>
      </w:pPr>
      <w:r>
        <w:t xml:space="preserve">Therefore, it is crucial that open-source and freely available tools are available and subject to </w:t>
      </w:r>
      <w:r>
        <w:lastRenderedPageBreak/>
        <w:t>peer reviews that makes remarks on algorithm use and benchmarks.</w:t>
      </w:r>
    </w:p>
    <w:p w14:paraId="46FB3F0A" w14:textId="41CF964D" w:rsidR="00857C3E" w:rsidRDefault="00857C3E" w:rsidP="00857C3E">
      <w:pPr>
        <w:pStyle w:val="IEEEHeading1"/>
      </w:pPr>
      <w:r>
        <w:t>Methodology</w:t>
      </w:r>
    </w:p>
    <w:p w14:paraId="227E66AB" w14:textId="042C6F03" w:rsidR="00D80FDA" w:rsidRDefault="00662E3D" w:rsidP="00E401F8">
      <w:pPr>
        <w:pStyle w:val="IEEEParagraph"/>
      </w:pPr>
      <w:r w:rsidRPr="00662E3D">
        <w:t>SpotCheckAI has been designed as a web application with the aim of predicting suspicious lesions, streamlining physician's practices, and ensuring transparency in the machine learning model's usage and level of confidence. Its feature implementation consists of a frontend user interface and a backend interface, which includes the machine learning model. The technologies utilized in SpotCheckAI include:</w:t>
      </w:r>
    </w:p>
    <w:p w14:paraId="49B991F5" w14:textId="77777777" w:rsidR="00662E3D" w:rsidRDefault="00662E3D" w:rsidP="00662E3D">
      <w:pPr>
        <w:pStyle w:val="IEEEParagraph"/>
        <w:ind w:firstLine="0"/>
      </w:pPr>
    </w:p>
    <w:p w14:paraId="2DF2E272" w14:textId="6C49E8A3" w:rsidR="00D80FDA" w:rsidRDefault="00D80FDA">
      <w:pPr>
        <w:pStyle w:val="IEEEParagraph"/>
        <w:numPr>
          <w:ilvl w:val="0"/>
          <w:numId w:val="9"/>
        </w:numPr>
      </w:pPr>
      <w:r w:rsidRPr="00D80FDA">
        <w:rPr>
          <w:i/>
          <w:iCs/>
        </w:rPr>
        <w:t>Front End</w:t>
      </w:r>
      <w:r>
        <w:t xml:space="preserve"> – The client-side of SpotCheckAI uses HTML, CSS, JavaScript, Ionic, and React. This enables use of the website with seamless responsive user interface integration </w:t>
      </w:r>
      <w:r w:rsidR="00EB3DE2">
        <w:t>across</w:t>
      </w:r>
      <w:r>
        <w:t xml:space="preserve"> any device with browser access.</w:t>
      </w:r>
    </w:p>
    <w:p w14:paraId="7D519351" w14:textId="65BE95E2" w:rsidR="009551B4" w:rsidRDefault="00D80FDA" w:rsidP="00EF0195">
      <w:pPr>
        <w:pStyle w:val="IEEEParagraph"/>
        <w:numPr>
          <w:ilvl w:val="0"/>
          <w:numId w:val="9"/>
        </w:numPr>
      </w:pPr>
      <w:r w:rsidRPr="00D80FDA">
        <w:rPr>
          <w:i/>
          <w:iCs/>
        </w:rPr>
        <w:t>Back End</w:t>
      </w:r>
      <w:r>
        <w:t xml:space="preserve"> – The server-side of SpotCheckAI is a REST API implemented using Django and Django REST framework to send RESTful requests and receive RESTful responses on the client-side.</w:t>
      </w:r>
      <w:r w:rsidR="00EF0195">
        <w:t xml:space="preserve"> </w:t>
      </w:r>
      <w:r>
        <w:t>The machine learning algorithm was implemented using the Keras Library with TensorFlow as the backend engine.</w:t>
      </w:r>
      <w:r w:rsidR="00EF0195">
        <w:t xml:space="preserve"> The chatbot was implemented using web scraping, embeddings, and OpenAI’s API. It is also available as a REST API on Django.</w:t>
      </w:r>
    </w:p>
    <w:p w14:paraId="37479328" w14:textId="77777777" w:rsidR="0054357F" w:rsidRDefault="0054357F" w:rsidP="0054357F">
      <w:pPr>
        <w:pStyle w:val="IEEEParagraph"/>
        <w:ind w:left="576" w:firstLine="0"/>
      </w:pPr>
    </w:p>
    <w:p w14:paraId="3B0F862C" w14:textId="198F5CD4" w:rsidR="0054357F" w:rsidRPr="0054357F" w:rsidRDefault="00000000" w:rsidP="0054357F">
      <w:pPr>
        <w:pStyle w:val="IEEEParagraph"/>
        <w:ind w:firstLine="0"/>
      </w:pPr>
      <w:r w:rsidRPr="005617FB">
        <w:rPr>
          <w:noProof/>
        </w:rPr>
        <w:pict w14:anchorId="6049934A">
          <v:shape id="_x0000_i1030" type="#_x0000_t75" alt="Diagram&#10;&#10;Description automatically generated" style="width:250.35pt;height:124.6pt;visibility:visible;mso-wrap-style:square">
            <v:imagedata r:id="rId11" o:title="Diagram&#10;&#10;Description automatically generated"/>
          </v:shape>
        </w:pict>
      </w:r>
    </w:p>
    <w:p w14:paraId="5082AF64" w14:textId="501C9F6F" w:rsidR="009551B4" w:rsidRDefault="0054357F" w:rsidP="0054357F">
      <w:pPr>
        <w:pStyle w:val="IEEEParagraph"/>
        <w:ind w:firstLine="0"/>
        <w:jc w:val="center"/>
        <w:rPr>
          <w:sz w:val="20"/>
          <w:szCs w:val="20"/>
        </w:rPr>
      </w:pPr>
      <w:r w:rsidRPr="00751815">
        <w:rPr>
          <w:sz w:val="20"/>
          <w:szCs w:val="20"/>
        </w:rPr>
        <w:t xml:space="preserve">Fig </w:t>
      </w:r>
      <w:r>
        <w:rPr>
          <w:sz w:val="20"/>
          <w:szCs w:val="20"/>
        </w:rPr>
        <w:t>5</w:t>
      </w:r>
      <w:r w:rsidRPr="00751815">
        <w:rPr>
          <w:sz w:val="20"/>
          <w:szCs w:val="20"/>
        </w:rPr>
        <w:t xml:space="preserve">. </w:t>
      </w:r>
      <w:r>
        <w:rPr>
          <w:sz w:val="20"/>
          <w:szCs w:val="20"/>
        </w:rPr>
        <w:t>Homepage of SpotCheckAI.</w:t>
      </w:r>
    </w:p>
    <w:p w14:paraId="08A3328A" w14:textId="77777777" w:rsidR="0054357F" w:rsidRDefault="0054357F" w:rsidP="00662E3D">
      <w:pPr>
        <w:pStyle w:val="IEEEParagraph"/>
        <w:ind w:firstLine="0"/>
      </w:pPr>
    </w:p>
    <w:p w14:paraId="7AF55EE9" w14:textId="7584035C" w:rsidR="009551B4" w:rsidRPr="006452B2" w:rsidRDefault="009551B4" w:rsidP="006452B2">
      <w:pPr>
        <w:pStyle w:val="IEEEParagraph"/>
        <w:ind w:firstLine="0"/>
        <w:rPr>
          <w:i/>
          <w:iCs/>
          <w:sz w:val="21"/>
          <w:szCs w:val="21"/>
        </w:rPr>
      </w:pPr>
      <w:r w:rsidRPr="006452B2">
        <w:rPr>
          <w:i/>
          <w:iCs/>
          <w:sz w:val="21"/>
          <w:szCs w:val="21"/>
        </w:rPr>
        <w:t>A. Django</w:t>
      </w:r>
    </w:p>
    <w:p w14:paraId="49DF4599" w14:textId="77777777" w:rsidR="006452B2" w:rsidRDefault="006452B2" w:rsidP="006452B2">
      <w:pPr>
        <w:pStyle w:val="IEEEParagraph"/>
        <w:ind w:firstLine="0"/>
      </w:pPr>
      <w:r>
        <w:t xml:space="preserve">    </w:t>
      </w:r>
      <w:r w:rsidR="009551B4">
        <w:t xml:space="preserve">Django is a </w:t>
      </w:r>
      <w:r w:rsidR="009551B4" w:rsidRPr="009551B4">
        <w:t>robust web-framework written in Python and</w:t>
      </w:r>
      <w:r w:rsidR="009551B4">
        <w:t xml:space="preserve"> </w:t>
      </w:r>
      <w:r w:rsidR="009551B4" w:rsidRPr="009551B4">
        <w:t xml:space="preserve">has gained popularity among developers for its ability to facilitate rapid development of server-side web applications, </w:t>
      </w:r>
      <w:r w:rsidR="009551B4" w:rsidRPr="009551B4">
        <w:t>making it a preferred choice for building complex web projects.</w:t>
      </w:r>
      <w:r w:rsidR="009551B4">
        <w:t xml:space="preserve"> </w:t>
      </w:r>
      <w:r w:rsidR="009551B4">
        <w:fldChar w:fldCharType="begin"/>
      </w:r>
      <w:r w:rsidR="009551B4">
        <w:instrText xml:space="preserve"> ADDIN ZOTERO_ITEM CSL_CITATION {"citationID":"nu0SYLFL","properties":{"formattedCitation":"[11]","plainCitation":"[11]","noteIndex":0},"citationItems":[{"id":27,"uris":["http://zotero.org/users/local/ukA07pIB/items/FGQVLXY3"],"itemData":{"id":27,"type":"webpage","abstract":"The web framework for perfectionists with deadlines.","container-title":"Django Project","language":"en","title":"Django","URL":"https://www.djangoproject.com/","accessed":{"date-parts":[["2023",2,22]]}}}],"schema":"https://github.com/citation-style-language/schema/raw/master/csl-citation.json"} </w:instrText>
      </w:r>
      <w:r w:rsidR="009551B4">
        <w:fldChar w:fldCharType="separate"/>
      </w:r>
      <w:r w:rsidR="009551B4">
        <w:rPr>
          <w:noProof/>
        </w:rPr>
        <w:t>[11]</w:t>
      </w:r>
      <w:r w:rsidR="009551B4">
        <w:fldChar w:fldCharType="end"/>
      </w:r>
      <w:r w:rsidR="009551B4">
        <w:t xml:space="preserve"> </w:t>
      </w:r>
    </w:p>
    <w:p w14:paraId="5BCB7490" w14:textId="77777777" w:rsidR="006452B2" w:rsidRDefault="006452B2" w:rsidP="006452B2">
      <w:pPr>
        <w:pStyle w:val="IEEEParagraph"/>
        <w:ind w:firstLine="0"/>
      </w:pPr>
      <w:r>
        <w:t xml:space="preserve">    </w:t>
      </w:r>
    </w:p>
    <w:p w14:paraId="6D18D2A9" w14:textId="7188A522" w:rsidR="009551B4" w:rsidRDefault="006452B2" w:rsidP="006452B2">
      <w:pPr>
        <w:pStyle w:val="IEEEParagraph"/>
        <w:ind w:firstLine="0"/>
      </w:pPr>
      <w:r>
        <w:t xml:space="preserve">    </w:t>
      </w:r>
      <w:r w:rsidR="009551B4">
        <w:t xml:space="preserve">Django was </w:t>
      </w:r>
      <w:r w:rsidR="000B55A7">
        <w:t>selected for use</w:t>
      </w:r>
      <w:r w:rsidR="009551B4">
        <w:t xml:space="preserve"> due to its robustness, large user community, </w:t>
      </w:r>
      <w:r w:rsidR="0054357F">
        <w:t xml:space="preserve">ease of use with third-party packages, </w:t>
      </w:r>
      <w:r w:rsidR="009551B4">
        <w:t>and maturity in the market.</w:t>
      </w:r>
    </w:p>
    <w:p w14:paraId="403FEB44" w14:textId="77777777" w:rsidR="0054357F" w:rsidRDefault="0054357F" w:rsidP="0054357F">
      <w:pPr>
        <w:pStyle w:val="IEEEParagraph"/>
        <w:ind w:firstLine="0"/>
      </w:pPr>
    </w:p>
    <w:p w14:paraId="552970FD" w14:textId="77777777" w:rsidR="0054357F" w:rsidRDefault="0054357F" w:rsidP="0054357F">
      <w:pPr>
        <w:pStyle w:val="IEEEParagraph"/>
        <w:ind w:firstLine="0"/>
      </w:pPr>
    </w:p>
    <w:p w14:paraId="1C2463CA" w14:textId="6481D323" w:rsidR="009551B4" w:rsidRPr="006452B2" w:rsidRDefault="009551B4" w:rsidP="006452B2">
      <w:pPr>
        <w:pStyle w:val="IEEEParagraph"/>
        <w:ind w:firstLine="0"/>
        <w:rPr>
          <w:i/>
          <w:iCs/>
          <w:sz w:val="21"/>
          <w:szCs w:val="21"/>
        </w:rPr>
      </w:pPr>
      <w:r w:rsidRPr="006452B2">
        <w:rPr>
          <w:i/>
          <w:iCs/>
          <w:sz w:val="21"/>
          <w:szCs w:val="21"/>
        </w:rPr>
        <w:t>B. Django REST Framework</w:t>
      </w:r>
    </w:p>
    <w:p w14:paraId="31DD2792" w14:textId="3E781DEB" w:rsidR="009551B4" w:rsidRDefault="009551B4" w:rsidP="006452B2">
      <w:pPr>
        <w:pStyle w:val="IEEEParagraph"/>
      </w:pPr>
      <w:r>
        <w:t xml:space="preserve">Django REST Framework </w:t>
      </w:r>
      <w:r w:rsidR="000B55A7">
        <w:t xml:space="preserve">(DRF) </w:t>
      </w:r>
      <w:r>
        <w:t xml:space="preserve">is </w:t>
      </w:r>
      <w:r w:rsidR="000B55A7">
        <w:t xml:space="preserve">a toolkit used to build Web APIs. </w:t>
      </w:r>
      <w:r w:rsidR="000B55A7" w:rsidRPr="000B55A7">
        <w:t xml:space="preserve">RF provides a set of reusable tools and building blocks that make it easy to create APIs that can handle complex data types, authentication, and permissions. It supports </w:t>
      </w:r>
      <w:r w:rsidR="007C18D6" w:rsidRPr="000B55A7">
        <w:t>view sets</w:t>
      </w:r>
      <w:r w:rsidR="000B55A7" w:rsidRPr="000B55A7">
        <w:t xml:space="preserve"> and routers for defining Create, Read, Update, Delete</w:t>
      </w:r>
      <w:r w:rsidR="000B55A7">
        <w:t xml:space="preserve"> (</w:t>
      </w:r>
      <w:r w:rsidR="000B55A7" w:rsidRPr="000B55A7">
        <w:t>CRUD</w:t>
      </w:r>
      <w:r w:rsidR="000B55A7">
        <w:t>)</w:t>
      </w:r>
      <w:r w:rsidR="000B55A7" w:rsidRPr="000B55A7">
        <w:t xml:space="preserve"> operations, and has built-in support for authentication methods</w:t>
      </w:r>
      <w:r w:rsidR="000B55A7">
        <w:t xml:space="preserve">. DRF simplifies the process of building Web APIs by utilizing Django. </w:t>
      </w:r>
      <w:r w:rsidR="000B55A7">
        <w:fldChar w:fldCharType="begin"/>
      </w:r>
      <w:r w:rsidR="000B55A7">
        <w:instrText xml:space="preserve"> ADDIN ZOTERO_ITEM CSL_CITATION {"citationID":"7Cj7mLg7","properties":{"formattedCitation":"[12]","plainCitation":"[12]","noteIndex":0},"citationItems":[{"id":29,"uris":["http://zotero.org/users/local/ukA07pIB/items/E48APIAR"],"itemData":{"id":29,"type":"webpage","title":"Home - Django REST framework","URL":"https://www.django-rest-framework.org/","accessed":{"date-parts":[["2023",2,22]]}}}],"schema":"https://github.com/citation-style-language/schema/raw/master/csl-citation.json"} </w:instrText>
      </w:r>
      <w:r w:rsidR="000B55A7">
        <w:fldChar w:fldCharType="separate"/>
      </w:r>
      <w:r w:rsidR="000B55A7">
        <w:rPr>
          <w:noProof/>
        </w:rPr>
        <w:t>[12]</w:t>
      </w:r>
      <w:r w:rsidR="000B55A7">
        <w:fldChar w:fldCharType="end"/>
      </w:r>
    </w:p>
    <w:p w14:paraId="7E131C8D" w14:textId="3E3B584A" w:rsidR="000B55A7" w:rsidRDefault="000B55A7" w:rsidP="009551B4">
      <w:pPr>
        <w:pStyle w:val="IEEEParagraph"/>
        <w:ind w:left="216" w:firstLine="0"/>
      </w:pPr>
    </w:p>
    <w:p w14:paraId="05B6ED85" w14:textId="4D19835A" w:rsidR="000B55A7" w:rsidRDefault="000B55A7" w:rsidP="006452B2">
      <w:pPr>
        <w:pStyle w:val="IEEEParagraph"/>
      </w:pPr>
      <w:r>
        <w:t xml:space="preserve">DRF was selected to build the REST API because of its authentication methods. </w:t>
      </w:r>
      <w:r w:rsidR="0054357F" w:rsidRPr="0054357F">
        <w:t>It provides secure access control to the machine learning model, ensuring that only authorized users can access it. Additionally, it offers secure data protection for the uploaded images, ensuring the confidentiality and privacy of user data.</w:t>
      </w:r>
    </w:p>
    <w:p w14:paraId="0B6ADA2E" w14:textId="1D40C578" w:rsidR="000B55A7" w:rsidRDefault="000B55A7" w:rsidP="009551B4">
      <w:pPr>
        <w:pStyle w:val="IEEEParagraph"/>
        <w:ind w:left="216" w:firstLine="0"/>
      </w:pPr>
    </w:p>
    <w:p w14:paraId="581B9FEC" w14:textId="638DC326" w:rsidR="00EB3DE2" w:rsidRPr="006452B2" w:rsidRDefault="000B55A7" w:rsidP="006452B2">
      <w:pPr>
        <w:pStyle w:val="IEEEParagraph"/>
        <w:ind w:firstLine="0"/>
        <w:rPr>
          <w:i/>
          <w:iCs/>
          <w:sz w:val="21"/>
          <w:szCs w:val="21"/>
        </w:rPr>
      </w:pPr>
      <w:r w:rsidRPr="006452B2">
        <w:rPr>
          <w:i/>
          <w:iCs/>
          <w:sz w:val="21"/>
          <w:szCs w:val="21"/>
        </w:rPr>
        <w:t>C. Keras and TensorFlow</w:t>
      </w:r>
    </w:p>
    <w:p w14:paraId="2F38EE6B" w14:textId="327BC032" w:rsidR="000B55A7" w:rsidRDefault="000B55A7" w:rsidP="006452B2">
      <w:pPr>
        <w:pStyle w:val="IEEEParagraph"/>
      </w:pPr>
      <w:r>
        <w:t xml:space="preserve">Keras and TensorFlow are </w:t>
      </w:r>
      <w:r w:rsidR="00EB3DE2">
        <w:t xml:space="preserve">open-source libraries </w:t>
      </w:r>
      <w:r>
        <w:t>used for building and training machine learning models.</w:t>
      </w:r>
      <w:r w:rsidR="00EB3DE2">
        <w:t xml:space="preserve"> TensorFlow provides low-level APIs whereas Keras provides high-level neural network APIs. Keras simplifies the process of building and training machine learning models. </w:t>
      </w:r>
      <w:r w:rsidR="00EB3DE2">
        <w:fldChar w:fldCharType="begin"/>
      </w:r>
      <w:r w:rsidR="00EB3DE2">
        <w:instrText xml:space="preserve"> ADDIN ZOTERO_ITEM CSL_CITATION {"citationID":"W7XZOrUm","properties":{"formattedCitation":"[13]","plainCitation":"[13]","noteIndex":0},"citationItems":[{"id":31,"uris":["http://zotero.org/users/local/ukA07pIB/items/CW8U68WP"],"itemData":{"id":31,"type":"webpage","abstract":"Keras documentation","language":"en","title":"Keras documentation: About Keras","title-short":"Keras documentation","URL":"https://keras.io/about/","author":[{"family":"Team","given":"Keras"}],"accessed":{"date-parts":[["2023",2,22]]}}}],"schema":"https://github.com/citation-style-language/schema/raw/master/csl-citation.json"} </w:instrText>
      </w:r>
      <w:r w:rsidR="00EB3DE2">
        <w:fldChar w:fldCharType="separate"/>
      </w:r>
      <w:r w:rsidR="00EB3DE2">
        <w:rPr>
          <w:noProof/>
        </w:rPr>
        <w:t>[13]</w:t>
      </w:r>
      <w:r w:rsidR="00EB3DE2">
        <w:fldChar w:fldCharType="end"/>
      </w:r>
      <w:r w:rsidR="00EB3DE2">
        <w:t xml:space="preserve"> </w:t>
      </w:r>
    </w:p>
    <w:p w14:paraId="33D5A4C9" w14:textId="77777777" w:rsidR="006452B2" w:rsidRDefault="006452B2" w:rsidP="006452B2">
      <w:pPr>
        <w:pStyle w:val="IEEEParagraph"/>
        <w:ind w:firstLine="0"/>
      </w:pPr>
    </w:p>
    <w:p w14:paraId="3E3D2737" w14:textId="508906C5" w:rsidR="00EB3DE2" w:rsidRPr="006452B2" w:rsidRDefault="00EB3DE2" w:rsidP="006452B2">
      <w:pPr>
        <w:pStyle w:val="IEEEParagraph"/>
        <w:ind w:firstLine="0"/>
        <w:rPr>
          <w:i/>
          <w:iCs/>
          <w:sz w:val="21"/>
          <w:szCs w:val="21"/>
        </w:rPr>
      </w:pPr>
      <w:r w:rsidRPr="006452B2">
        <w:rPr>
          <w:i/>
          <w:iCs/>
          <w:sz w:val="21"/>
          <w:szCs w:val="21"/>
        </w:rPr>
        <w:t>D. Image Classification</w:t>
      </w:r>
    </w:p>
    <w:p w14:paraId="4EDC905E" w14:textId="129813BC" w:rsidR="00EB3DE2" w:rsidRDefault="005C5500" w:rsidP="006452B2">
      <w:pPr>
        <w:pStyle w:val="IEEEParagraph"/>
      </w:pPr>
      <w:r w:rsidRPr="005C5500">
        <w:t xml:space="preserve">The decision to utilize a CNN for image classification was made due to its proven ability to handle such tasks with great accuracy and effectiveness. </w:t>
      </w:r>
      <w:r>
        <w:t xml:space="preserve">A CNN has </w:t>
      </w:r>
      <w:r w:rsidRPr="005C5500">
        <w:t>specialized architecture and abilit</w:t>
      </w:r>
      <w:r>
        <w:t>ies</w:t>
      </w:r>
      <w:r w:rsidRPr="005C5500">
        <w:t xml:space="preserve"> to automatically learn and extract relevant features from images</w:t>
      </w:r>
      <w:r>
        <w:t xml:space="preserve">. </w:t>
      </w:r>
      <w:r>
        <w:fldChar w:fldCharType="begin"/>
      </w:r>
      <w:r>
        <w:instrText xml:space="preserve"> ADDIN ZOTERO_ITEM CSL_CITATION {"citationID":"QCXhOB3L","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fldChar w:fldCharType="separate"/>
      </w:r>
      <w:r>
        <w:rPr>
          <w:noProof/>
        </w:rPr>
        <w:t>[14]</w:t>
      </w:r>
      <w:r>
        <w:fldChar w:fldCharType="end"/>
      </w:r>
    </w:p>
    <w:p w14:paraId="4CB17B56" w14:textId="77777777" w:rsidR="00662E3D" w:rsidRDefault="00662E3D" w:rsidP="006452B2">
      <w:pPr>
        <w:pStyle w:val="IEEEParagraph"/>
      </w:pPr>
    </w:p>
    <w:p w14:paraId="7FA0C06B" w14:textId="55BCF28A" w:rsidR="001732FA" w:rsidRDefault="001732FA" w:rsidP="006452B2">
      <w:pPr>
        <w:pStyle w:val="IEEEParagraph"/>
      </w:pPr>
      <w:r>
        <w:t xml:space="preserve">In this application, the CNN of use was ResNet-50. </w:t>
      </w:r>
      <w:r>
        <w:t xml:space="preserve">ResNet-50 is an architecture with 50 layers that incorporates multiple repetitions of convolutional layers, batch normalization layers, ReLU activation </w:t>
      </w:r>
      <w:r>
        <w:lastRenderedPageBreak/>
        <w:t>layers, and max pooling layers.</w:t>
      </w:r>
      <w:r>
        <w:t xml:space="preserve"> ResNet-50 has been shown to be highly effective in image classification tasks. </w:t>
      </w:r>
      <w:r>
        <w:fldChar w:fldCharType="begin"/>
      </w:r>
      <w:r>
        <w:instrText xml:space="preserve"> ADDIN ZOTERO_ITEM CSL_CITATION {"citationID":"zS5Y0SEZ","properties":{"formattedCitation":"[15]","plainCitation":"[15]","noteIndex":0},"citationItems":[{"id":36,"uris":["http://zotero.org/users/local/ukA07pIB/items/8WVPADGU"],"itemData":{"id":36,"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4,28]]},"issued":{"date-parts":[["2015",12,10]]}}}],"schema":"https://github.com/citation-style-language/schema/raw/master/csl-citation.json"} </w:instrText>
      </w:r>
      <w:r>
        <w:fldChar w:fldCharType="separate"/>
      </w:r>
      <w:r>
        <w:rPr>
          <w:noProof/>
        </w:rPr>
        <w:t>[15]</w:t>
      </w:r>
      <w:r>
        <w:fldChar w:fldCharType="end"/>
      </w:r>
    </w:p>
    <w:p w14:paraId="1EDAAF6A" w14:textId="77777777" w:rsidR="00751815" w:rsidRDefault="00751815" w:rsidP="00751815">
      <w:pPr>
        <w:pStyle w:val="IEEEParagraph"/>
        <w:ind w:left="216" w:firstLine="0"/>
      </w:pPr>
    </w:p>
    <w:p w14:paraId="22FDB8AA" w14:textId="536969A8" w:rsidR="00751815" w:rsidRPr="00751815" w:rsidRDefault="001C4612" w:rsidP="00751815">
      <w:pPr>
        <w:pStyle w:val="IEEEParagraph"/>
        <w:ind w:left="216" w:firstLine="0"/>
      </w:pPr>
      <w:r>
        <w:rPr>
          <w:noProof/>
        </w:rPr>
        <w:pict w14:anchorId="78269EBD">
          <v:shape id="Picture 4" o:spid="_x0000_i1025" type="#_x0000_t75" alt="A picture containing chart&#13;&#13;&#13;&#10;&#13;&#13;&#13;&#10;Description automatically generated" style="width:238.15pt;height:86.4pt;visibility:visible;mso-wrap-style:square;mso-width-percent:0;mso-height-percent:0;mso-width-percent:0;mso-height-percent:0">
            <v:imagedata r:id="rId12" o:title="A picture containing chart&#13;&#13;&#13;&#10;&#13;&#13;&#13;&#10;Description automatically generated"/>
          </v:shape>
        </w:pict>
      </w:r>
    </w:p>
    <w:p w14:paraId="4C9CAAF4" w14:textId="7F4613DB" w:rsidR="00EF0195" w:rsidRPr="007C18D6" w:rsidRDefault="00751815" w:rsidP="007C18D6">
      <w:pPr>
        <w:pStyle w:val="IEEEParagraph"/>
        <w:jc w:val="center"/>
        <w:rPr>
          <w:sz w:val="20"/>
          <w:szCs w:val="20"/>
        </w:rPr>
      </w:pPr>
      <w:r w:rsidRPr="00751815">
        <w:rPr>
          <w:sz w:val="20"/>
          <w:szCs w:val="20"/>
        </w:rPr>
        <w:t xml:space="preserve">Fig </w:t>
      </w:r>
      <w:r w:rsidR="0054357F">
        <w:rPr>
          <w:sz w:val="20"/>
          <w:szCs w:val="20"/>
        </w:rPr>
        <w:t>6</w:t>
      </w:r>
      <w:r w:rsidRPr="00751815">
        <w:rPr>
          <w:sz w:val="20"/>
          <w:szCs w:val="20"/>
        </w:rPr>
        <w:t xml:space="preserve">. Representation of </w:t>
      </w:r>
      <w:r w:rsidR="001732FA">
        <w:rPr>
          <w:sz w:val="20"/>
          <w:szCs w:val="20"/>
        </w:rPr>
        <w:t xml:space="preserve">generic </w:t>
      </w:r>
      <w:r w:rsidRPr="00751815">
        <w:rPr>
          <w:sz w:val="20"/>
          <w:szCs w:val="20"/>
        </w:rPr>
        <w:t xml:space="preserve">CNN layers. </w:t>
      </w:r>
      <w:r w:rsidRPr="00751815">
        <w:rPr>
          <w:sz w:val="20"/>
          <w:szCs w:val="20"/>
        </w:rPr>
        <w:fldChar w:fldCharType="begin"/>
      </w:r>
      <w:r w:rsidRPr="00751815">
        <w:rPr>
          <w:sz w:val="20"/>
          <w:szCs w:val="20"/>
        </w:rPr>
        <w:instrText xml:space="preserve"> ADDIN ZOTERO_ITEM CSL_CITATION {"citationID":"epseBCF1","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rsidRPr="00751815">
        <w:rPr>
          <w:sz w:val="20"/>
          <w:szCs w:val="20"/>
        </w:rPr>
        <w:fldChar w:fldCharType="separate"/>
      </w:r>
      <w:r w:rsidRPr="00751815">
        <w:rPr>
          <w:noProof/>
          <w:sz w:val="20"/>
          <w:szCs w:val="20"/>
        </w:rPr>
        <w:t>[14]</w:t>
      </w:r>
      <w:r w:rsidRPr="00751815">
        <w:rPr>
          <w:sz w:val="20"/>
          <w:szCs w:val="20"/>
        </w:rPr>
        <w:fldChar w:fldCharType="end"/>
      </w:r>
    </w:p>
    <w:p w14:paraId="79EA5EC8" w14:textId="77777777" w:rsidR="0054357F" w:rsidRDefault="0054357F" w:rsidP="006452B2">
      <w:pPr>
        <w:pStyle w:val="IEEEParagraph"/>
        <w:ind w:firstLine="0"/>
        <w:rPr>
          <w:i/>
          <w:iCs/>
          <w:sz w:val="21"/>
          <w:szCs w:val="21"/>
        </w:rPr>
      </w:pPr>
    </w:p>
    <w:p w14:paraId="59767D26" w14:textId="66D0F8EC" w:rsidR="00EF0195" w:rsidRPr="006452B2" w:rsidRDefault="00EF0195" w:rsidP="006452B2">
      <w:pPr>
        <w:pStyle w:val="IEEEParagraph"/>
        <w:ind w:firstLine="0"/>
        <w:rPr>
          <w:i/>
          <w:iCs/>
          <w:sz w:val="21"/>
          <w:szCs w:val="21"/>
        </w:rPr>
      </w:pPr>
      <w:r w:rsidRPr="006452B2">
        <w:rPr>
          <w:i/>
          <w:iCs/>
          <w:sz w:val="21"/>
          <w:szCs w:val="21"/>
        </w:rPr>
        <w:t>E</w:t>
      </w:r>
      <w:r w:rsidRPr="006452B2">
        <w:rPr>
          <w:i/>
          <w:iCs/>
          <w:sz w:val="21"/>
          <w:szCs w:val="21"/>
        </w:rPr>
        <w:t xml:space="preserve">. </w:t>
      </w:r>
      <w:r w:rsidRPr="006452B2">
        <w:rPr>
          <w:i/>
          <w:iCs/>
          <w:sz w:val="21"/>
          <w:szCs w:val="21"/>
        </w:rPr>
        <w:t>ChatBot</w:t>
      </w:r>
    </w:p>
    <w:p w14:paraId="4E079161" w14:textId="4D399D7F" w:rsidR="006452B2" w:rsidRDefault="006452B2" w:rsidP="006555FE">
      <w:pPr>
        <w:pStyle w:val="IEEEParagraph"/>
      </w:pPr>
      <w:r>
        <w:t xml:space="preserve">The chatbot was created by leveraging OpenAI's API and utilizing </w:t>
      </w:r>
      <w:r w:rsidR="007C18D6">
        <w:t>web scraping</w:t>
      </w:r>
      <w:r>
        <w:t xml:space="preserve"> techniques on the front-end website. The chatbot's responses are based on embeddings that serve as the foundation and index.</w:t>
      </w:r>
    </w:p>
    <w:p w14:paraId="006917B1" w14:textId="1B1718D2" w:rsidR="006452B2" w:rsidRDefault="006452B2" w:rsidP="006452B2">
      <w:pPr>
        <w:pStyle w:val="IEEEHeading1"/>
      </w:pPr>
      <w:r>
        <w:t>Results</w:t>
      </w:r>
    </w:p>
    <w:p w14:paraId="46263768" w14:textId="43287303" w:rsidR="00C23069" w:rsidRDefault="00C23069" w:rsidP="00C23069">
      <w:pPr>
        <w:pStyle w:val="IEEEParagraph"/>
        <w:ind w:firstLine="288"/>
      </w:pPr>
      <w:r w:rsidRPr="00C23069">
        <w:t>The chatbot's performance was evaluated in terms of its ability to respond dynamically to user questions and provide relevant information about the website and its results.</w:t>
      </w:r>
      <w:r>
        <w:t xml:space="preserve"> In a user test with questions regarding different aspects of the website, the chatbot was about to respond to the queries with 100% successfully. </w:t>
      </w:r>
      <w:r w:rsidRPr="00C23069">
        <w:t>When users submitted irrelevant queries, the chatbot responded with the message "I don't know," indicating its inability to provide a relevant response. These results indicate that the chatbot is highly effective in responding to user queries related to the website and its results. Its ability to handle a wide range of user queries and provide accurate and timely responses makes it an invaluable tool for improving the user experience and customer service on the website.</w:t>
      </w:r>
    </w:p>
    <w:p w14:paraId="4DB6FA78" w14:textId="77777777" w:rsidR="00C23069" w:rsidRDefault="00C23069" w:rsidP="00C23069">
      <w:pPr>
        <w:pStyle w:val="IEEEParagraph"/>
        <w:ind w:firstLine="0"/>
      </w:pPr>
    </w:p>
    <w:p w14:paraId="4C7492B6" w14:textId="5239625D" w:rsidR="00662E3D" w:rsidRDefault="00C23069" w:rsidP="00662E3D">
      <w:pPr>
        <w:pStyle w:val="IEEEParagraph"/>
        <w:ind w:firstLine="288"/>
      </w:pPr>
      <w:r w:rsidRPr="00C23069">
        <w:t>The ResNet-50 model was evaluated for its ability to predict whether a lesion is cancerous or not. The model demonstrated an accuracy rate of 77%, indicating its effectiveness in identifying cancerous lesions. Although it is possible to improve the model's accuracy further through parameter tuning and by increasing input size and variation, the achieved accuracy rate of 77% is a promising starting point for a machine learning algorithm designed to predict cancerous lesions.</w:t>
      </w:r>
    </w:p>
    <w:p w14:paraId="31D39965" w14:textId="77777777" w:rsidR="00662E3D" w:rsidRDefault="00662E3D" w:rsidP="00662E3D">
      <w:pPr>
        <w:pStyle w:val="IEEEParagraph"/>
        <w:ind w:firstLine="288"/>
      </w:pPr>
    </w:p>
    <w:p w14:paraId="5E8E6E9F" w14:textId="4FD57EF6" w:rsidR="007C18D6" w:rsidRDefault="00C23069" w:rsidP="007C18D6">
      <w:pPr>
        <w:pStyle w:val="IEEEHeading1"/>
      </w:pPr>
      <w:r>
        <w:t>Conclusion</w:t>
      </w:r>
    </w:p>
    <w:p w14:paraId="6547C01D" w14:textId="77777777" w:rsidR="0054357F" w:rsidRDefault="0054357F" w:rsidP="0054357F">
      <w:pPr>
        <w:pStyle w:val="IEEEParagraph"/>
      </w:pPr>
      <w:r>
        <w:t>The popularity of machine learning and artificial intelligence in healthcare has opened new opportunities, but their reliability is not fully established. More testing and dataset generation are necessary to improve their accuracy. These applications are currently designed to complement physician practices and improve patient workflow.</w:t>
      </w:r>
    </w:p>
    <w:p w14:paraId="0CA21166" w14:textId="77777777" w:rsidR="0054357F" w:rsidRDefault="0054357F" w:rsidP="0054357F">
      <w:pPr>
        <w:pStyle w:val="IEEEParagraph"/>
      </w:pPr>
    </w:p>
    <w:p w14:paraId="40822902" w14:textId="77777777" w:rsidR="0054357F" w:rsidRDefault="0054357F" w:rsidP="0054357F">
      <w:pPr>
        <w:pStyle w:val="IEEEParagraph"/>
      </w:pPr>
      <w:r>
        <w:t>However, self-diagnostic applications and optimized web searches may not be reliable for patients with ultra-rare conditions, as finding information may be challenging, and technical scientific papers may be required.</w:t>
      </w:r>
    </w:p>
    <w:p w14:paraId="5C6BF8FB" w14:textId="77777777" w:rsidR="0054357F" w:rsidRDefault="0054357F" w:rsidP="0054357F">
      <w:pPr>
        <w:pStyle w:val="IEEEParagraph"/>
      </w:pPr>
    </w:p>
    <w:p w14:paraId="26B89A71" w14:textId="1DB08C83" w:rsidR="009B152C" w:rsidRDefault="0054357F" w:rsidP="00662E3D">
      <w:pPr>
        <w:pStyle w:val="IEEEParagraph"/>
      </w:pPr>
      <w:r>
        <w:t>Despite these limitations, with advancements and improved accuracy, self-diagnostic applications have the potential to diagnose patients more efficiently. SpotCheckAI is a user-friendly, web-based application that provides preliminary analysis and triage for patients visiting dermatologists. It uses machine learning for image classification and integrates GPT models for its chatbot functionality. Other similar applications have been evaluated to improve their performance, but SpotCheckAI offers a promising future for healthcare technology by potentially enhancing the accuracy and efficiency of dermatological diagnosis and treatment.</w:t>
      </w:r>
    </w:p>
    <w:p w14:paraId="3285839C" w14:textId="347A8F10" w:rsidR="009B152C" w:rsidRDefault="009B152C" w:rsidP="009B152C">
      <w:pPr>
        <w:pStyle w:val="IEEEHeading1"/>
        <w:numPr>
          <w:ilvl w:val="0"/>
          <w:numId w:val="0"/>
        </w:numPr>
      </w:pPr>
      <w:r>
        <w:t>References</w:t>
      </w:r>
    </w:p>
    <w:p w14:paraId="2CC13325" w14:textId="77777777" w:rsidR="001732FA" w:rsidRPr="001732FA" w:rsidRDefault="009B152C" w:rsidP="001732FA">
      <w:pPr>
        <w:pStyle w:val="Bibliography"/>
      </w:pPr>
      <w:r>
        <w:fldChar w:fldCharType="begin"/>
      </w:r>
      <w:r>
        <w:instrText xml:space="preserve"> ADDIN ZOTERO_BIBL {"uncited":[],"omitted":[],"custom":[]} CSL_BIBLIOGRAPHY </w:instrText>
      </w:r>
      <w:r>
        <w:fldChar w:fldCharType="separate"/>
      </w:r>
      <w:r w:rsidR="001732FA" w:rsidRPr="001732FA">
        <w:t>[1]</w:t>
      </w:r>
      <w:r w:rsidR="001732FA" w:rsidRPr="001732FA">
        <w:tab/>
        <w:t xml:space="preserve">PatientEngagementHIT, “Average Patient Appointment Wait Time Is 26 Days in 2022,” </w:t>
      </w:r>
      <w:r w:rsidR="001732FA" w:rsidRPr="001732FA">
        <w:rPr>
          <w:i/>
          <w:iCs/>
        </w:rPr>
        <w:t>PatientEngagementHIT</w:t>
      </w:r>
      <w:r w:rsidR="001732FA" w:rsidRPr="001732FA">
        <w:t>, Sep. 15, 2022. https://patientengagementhit.com/news/average-patient-appointment-wait-time-is-26-days-in-2022 (accessed Feb. 21, 2023).</w:t>
      </w:r>
    </w:p>
    <w:p w14:paraId="0AD3CCD0" w14:textId="77777777" w:rsidR="001732FA" w:rsidRPr="001732FA" w:rsidRDefault="001732FA" w:rsidP="001732FA">
      <w:pPr>
        <w:pStyle w:val="Bibliography"/>
      </w:pPr>
      <w:r w:rsidRPr="001732FA">
        <w:t>[2]</w:t>
      </w:r>
      <w:r w:rsidRPr="001732FA">
        <w:tab/>
        <w:t>“SkinVision | Skin Cancer Melanoma Detection App | SkinVision,” Feb. 24, 2021. https://www.skinvision.com/ (accessed Feb. 21, 2023).</w:t>
      </w:r>
    </w:p>
    <w:p w14:paraId="7A650E24" w14:textId="77777777" w:rsidR="001732FA" w:rsidRPr="001732FA" w:rsidRDefault="001732FA" w:rsidP="001732FA">
      <w:pPr>
        <w:pStyle w:val="Bibliography"/>
      </w:pPr>
      <w:r w:rsidRPr="001732FA">
        <w:t>[3]</w:t>
      </w:r>
      <w:r w:rsidRPr="001732FA">
        <w:tab/>
        <w:t xml:space="preserve">T. doo Bokeljska 7 and 11000 Belgrade, “TeleSkin advanced dermoscopy platform and mobile app for early detection of skin cancer and melanoma,” </w:t>
      </w:r>
      <w:r w:rsidRPr="001732FA">
        <w:rPr>
          <w:i/>
          <w:iCs/>
        </w:rPr>
        <w:t>TeleSkin - high-tech, venture backed startup</w:t>
      </w:r>
      <w:r w:rsidRPr="001732FA">
        <w:t>. https://teleskin.org/skinscan.html (accessed Feb. 21, 2023).</w:t>
      </w:r>
    </w:p>
    <w:p w14:paraId="11DC7F54" w14:textId="77777777" w:rsidR="001732FA" w:rsidRPr="001732FA" w:rsidRDefault="001732FA" w:rsidP="001732FA">
      <w:pPr>
        <w:pStyle w:val="Bibliography"/>
      </w:pPr>
      <w:r w:rsidRPr="001732FA">
        <w:lastRenderedPageBreak/>
        <w:t>[4]</w:t>
      </w:r>
      <w:r w:rsidRPr="001732FA">
        <w:tab/>
        <w:t>“UMSkinCheck | Michigan Medicine.” https://www.uofmhealth.org/patient%20and%20visitor%20guide/my-skin-check-app (accessed Feb. 21, 2023).</w:t>
      </w:r>
    </w:p>
    <w:p w14:paraId="530D83EB" w14:textId="77777777" w:rsidR="001732FA" w:rsidRPr="001732FA" w:rsidRDefault="001732FA" w:rsidP="001732FA">
      <w:pPr>
        <w:pStyle w:val="Bibliography"/>
      </w:pPr>
      <w:r w:rsidRPr="001732FA">
        <w:t>[5]</w:t>
      </w:r>
      <w:r w:rsidRPr="001732FA">
        <w:tab/>
        <w:t>“Identify Skin Conditions with DermAssist - Google Health.” https://health.google/consumers/dermassist/ (accessed Feb. 21, 2023).</w:t>
      </w:r>
    </w:p>
    <w:p w14:paraId="488AB65F" w14:textId="77777777" w:rsidR="001732FA" w:rsidRPr="001732FA" w:rsidRDefault="001732FA" w:rsidP="001732FA">
      <w:pPr>
        <w:pStyle w:val="Bibliography"/>
      </w:pPr>
      <w:r w:rsidRPr="001732FA">
        <w:t>[6]</w:t>
      </w:r>
      <w:r w:rsidRPr="001732FA">
        <w:tab/>
        <w:t xml:space="preserve">A. De, A. Sarda, S. Gupta, and S. Das, “Use of Artificial Intelligence in Dermatology,” </w:t>
      </w:r>
      <w:r w:rsidRPr="001732FA">
        <w:rPr>
          <w:i/>
          <w:iCs/>
        </w:rPr>
        <w:t>Indian J. Dermatol.</w:t>
      </w:r>
      <w:r w:rsidRPr="001732FA">
        <w:t>, vol. 65, no. 5, pp. 352–357, 2020, doi: 10.4103/ijd.IJD_418_20.</w:t>
      </w:r>
    </w:p>
    <w:p w14:paraId="0C8338DA" w14:textId="77777777" w:rsidR="001732FA" w:rsidRPr="001732FA" w:rsidRDefault="001732FA" w:rsidP="001732FA">
      <w:pPr>
        <w:pStyle w:val="Bibliography"/>
      </w:pPr>
      <w:r w:rsidRPr="001732FA">
        <w:t>[7]</w:t>
      </w:r>
      <w:r w:rsidRPr="001732FA">
        <w:tab/>
        <w:t xml:space="preserve">K. Freeman </w:t>
      </w:r>
      <w:r w:rsidRPr="001732FA">
        <w:rPr>
          <w:i/>
          <w:iCs/>
        </w:rPr>
        <w:t>et al.</w:t>
      </w:r>
      <w:r w:rsidRPr="001732FA">
        <w:t xml:space="preserve">, “Algorithm based smartphone apps to assess risk of skin cancer in adults: systematic review of diagnostic accuracy studies,” </w:t>
      </w:r>
      <w:r w:rsidRPr="001732FA">
        <w:rPr>
          <w:i/>
          <w:iCs/>
        </w:rPr>
        <w:t>BMJ</w:t>
      </w:r>
      <w:r w:rsidRPr="001732FA">
        <w:t>, vol. 368, p. m127, Feb. 2020, doi: 10.1136/bmj.m127.</w:t>
      </w:r>
    </w:p>
    <w:p w14:paraId="2128AA9C" w14:textId="77777777" w:rsidR="001732FA" w:rsidRPr="001732FA" w:rsidRDefault="001732FA" w:rsidP="001732FA">
      <w:pPr>
        <w:pStyle w:val="Bibliography"/>
      </w:pPr>
      <w:r w:rsidRPr="001732FA">
        <w:t>[8]</w:t>
      </w:r>
      <w:r w:rsidRPr="001732FA">
        <w:tab/>
        <w:t>“Some smartphone apps not accurate enough to spot all skin cancers | BMJ.” https://www.bmj.com/company/newsroom/smartphone-apps-not-accurate-enough-to-spot-all-skin-cancers/ (accessed Feb. 21, 2023).</w:t>
      </w:r>
    </w:p>
    <w:p w14:paraId="3025EAFB" w14:textId="77777777" w:rsidR="001732FA" w:rsidRPr="001732FA" w:rsidRDefault="001732FA" w:rsidP="001732FA">
      <w:pPr>
        <w:pStyle w:val="Bibliography"/>
      </w:pPr>
      <w:r w:rsidRPr="001732FA">
        <w:t>[9]</w:t>
      </w:r>
      <w:r w:rsidRPr="001732FA">
        <w:tab/>
        <w:t>“UMSkinCheck - Apps on Google Play.” https://play.google.com/store/apps/details?id=edu.umich.MySkinCheck&amp;hl=en_US&amp;gl=US (accessed Feb. 21, 2023).</w:t>
      </w:r>
    </w:p>
    <w:p w14:paraId="39B45D86" w14:textId="77777777" w:rsidR="001732FA" w:rsidRPr="001732FA" w:rsidRDefault="001732FA" w:rsidP="001732FA">
      <w:pPr>
        <w:pStyle w:val="Bibliography"/>
      </w:pPr>
      <w:r w:rsidRPr="001732FA">
        <w:t>[10]</w:t>
      </w:r>
      <w:r w:rsidRPr="001732FA">
        <w:tab/>
        <w:t xml:space="preserve">“‎UMSkinCheck,” </w:t>
      </w:r>
      <w:r w:rsidRPr="001732FA">
        <w:rPr>
          <w:i/>
          <w:iCs/>
        </w:rPr>
        <w:t>App Store</w:t>
      </w:r>
      <w:r w:rsidRPr="001732FA">
        <w:t>, Oct. 03, 2017. https://apps.apple.com/us/app/umskincheck/id522498604 (accessed Feb. 21, 2023).</w:t>
      </w:r>
    </w:p>
    <w:p w14:paraId="5774BC50" w14:textId="77777777" w:rsidR="001732FA" w:rsidRPr="001732FA" w:rsidRDefault="001732FA" w:rsidP="001732FA">
      <w:pPr>
        <w:pStyle w:val="Bibliography"/>
      </w:pPr>
      <w:r w:rsidRPr="001732FA">
        <w:t>[11]</w:t>
      </w:r>
      <w:r w:rsidRPr="001732FA">
        <w:tab/>
        <w:t xml:space="preserve">“Django,” </w:t>
      </w:r>
      <w:r w:rsidRPr="001732FA">
        <w:rPr>
          <w:i/>
          <w:iCs/>
        </w:rPr>
        <w:t>Django Project</w:t>
      </w:r>
      <w:r w:rsidRPr="001732FA">
        <w:t>. https://www.djangoproject.com/ (accessed Feb. 22, 2023).</w:t>
      </w:r>
    </w:p>
    <w:p w14:paraId="346932B6" w14:textId="77777777" w:rsidR="001732FA" w:rsidRPr="001732FA" w:rsidRDefault="001732FA" w:rsidP="001732FA">
      <w:pPr>
        <w:pStyle w:val="Bibliography"/>
      </w:pPr>
      <w:r w:rsidRPr="001732FA">
        <w:t>[12]</w:t>
      </w:r>
      <w:r w:rsidRPr="001732FA">
        <w:tab/>
        <w:t>“Home - Django REST framework.” https://www.django-rest-framework.org/ (accessed Feb. 22, 2023).</w:t>
      </w:r>
    </w:p>
    <w:p w14:paraId="42CB4E4D" w14:textId="77777777" w:rsidR="001732FA" w:rsidRPr="001732FA" w:rsidRDefault="001732FA" w:rsidP="001732FA">
      <w:pPr>
        <w:pStyle w:val="Bibliography"/>
      </w:pPr>
      <w:r w:rsidRPr="001732FA">
        <w:t>[13]</w:t>
      </w:r>
      <w:r w:rsidRPr="001732FA">
        <w:tab/>
        <w:t>K. Team, “Keras documentation: About Keras.” https://keras.io/about/ (accessed Feb. 22, 2023).</w:t>
      </w:r>
    </w:p>
    <w:p w14:paraId="0C87C62E" w14:textId="77777777" w:rsidR="001732FA" w:rsidRPr="001732FA" w:rsidRDefault="001732FA" w:rsidP="001732FA">
      <w:pPr>
        <w:pStyle w:val="Bibliography"/>
      </w:pPr>
      <w:r w:rsidRPr="001732FA">
        <w:t>[14]</w:t>
      </w:r>
      <w:r w:rsidRPr="001732FA">
        <w:tab/>
        <w:t xml:space="preserve">N. Sharma, V. Jain, and A. Mishra, “An Analysis Of Convolutional Neural Networks For Image Classification,” </w:t>
      </w:r>
      <w:r w:rsidRPr="001732FA">
        <w:rPr>
          <w:i/>
          <w:iCs/>
        </w:rPr>
        <w:t>Procedia Comput. Sci.</w:t>
      </w:r>
      <w:r w:rsidRPr="001732FA">
        <w:t>, vol. 132, pp. 377–384, Jan. 2018, doi: 10.1016/j.procs.2018.05.198.</w:t>
      </w:r>
    </w:p>
    <w:p w14:paraId="4FCA7CE5" w14:textId="77777777" w:rsidR="001732FA" w:rsidRPr="001732FA" w:rsidRDefault="001732FA" w:rsidP="001732FA">
      <w:pPr>
        <w:pStyle w:val="Bibliography"/>
      </w:pPr>
      <w:r w:rsidRPr="001732FA">
        <w:t>[15]</w:t>
      </w:r>
      <w:r w:rsidRPr="001732FA">
        <w:tab/>
        <w:t>K. He, X. Zhang, S. Ren, and J. Sun, “Deep Residual Learning for Image Recognition.” arXiv, Dec. 10, 2015. doi: 10.48550/arXiv.1512.03385.</w:t>
      </w:r>
    </w:p>
    <w:p w14:paraId="5CCF3A8E" w14:textId="53B4C7C3" w:rsidR="009B152C" w:rsidRPr="009B152C" w:rsidRDefault="009B152C" w:rsidP="009B152C">
      <w:pPr>
        <w:pStyle w:val="IEEEParagraph"/>
      </w:pPr>
      <w:r>
        <w:fldChar w:fldCharType="end"/>
      </w:r>
    </w:p>
    <w:p w14:paraId="74BB8C5F" w14:textId="77777777" w:rsidR="009B152C" w:rsidRPr="009B152C" w:rsidRDefault="009B152C" w:rsidP="009B152C">
      <w:pPr>
        <w:pStyle w:val="IEEEParagraph"/>
      </w:pPr>
    </w:p>
    <w:p w14:paraId="2E705635" w14:textId="77777777" w:rsidR="009B152C" w:rsidRPr="009B152C" w:rsidRDefault="009B152C" w:rsidP="009B152C">
      <w:pPr>
        <w:pStyle w:val="IEEEParagraph"/>
      </w:pPr>
    </w:p>
    <w:p w14:paraId="4B89EDD4" w14:textId="77777777" w:rsidR="00877D4C" w:rsidRPr="0003296C" w:rsidRDefault="00877D4C" w:rsidP="009926BC">
      <w:pPr>
        <w:pStyle w:val="IEEEReferenceItem"/>
        <w:numPr>
          <w:ilvl w:val="0"/>
          <w:numId w:val="0"/>
        </w:numPr>
      </w:pPr>
    </w:p>
    <w:sectPr w:rsidR="00877D4C" w:rsidRPr="0003296C" w:rsidSect="00E06664">
      <w:type w:val="continuous"/>
      <w:pgSz w:w="11906" w:h="16838"/>
      <w:pgMar w:top="1077" w:right="811" w:bottom="2438" w:left="811" w:header="709" w:footer="709"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B98C1" w14:textId="77777777" w:rsidR="001C4612" w:rsidRDefault="001C4612" w:rsidP="00A9795C">
      <w:r>
        <w:separator/>
      </w:r>
    </w:p>
  </w:endnote>
  <w:endnote w:type="continuationSeparator" w:id="0">
    <w:p w14:paraId="3BD16055" w14:textId="77777777" w:rsidR="001C4612" w:rsidRDefault="001C4612" w:rsidP="00A97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panose1 w:val="00000000000000000000"/>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E231A" w14:textId="77777777" w:rsidR="001C4612" w:rsidRDefault="001C4612" w:rsidP="00A9795C">
      <w:r>
        <w:separator/>
      </w:r>
    </w:p>
  </w:footnote>
  <w:footnote w:type="continuationSeparator" w:id="0">
    <w:p w14:paraId="18A15DEC" w14:textId="77777777" w:rsidR="001C4612" w:rsidRDefault="001C4612" w:rsidP="00A979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1741F1A"/>
    <w:multiLevelType w:val="hybridMultilevel"/>
    <w:tmpl w:val="ED5EC82E"/>
    <w:lvl w:ilvl="0" w:tplc="31F04A1E">
      <w:start w:val="1"/>
      <w:numFmt w:val="decimal"/>
      <w:lvlText w:val="%1."/>
      <w:lvlJc w:val="left"/>
      <w:pPr>
        <w:ind w:left="576" w:hanging="360"/>
      </w:pPr>
      <w:rPr>
        <w:rFonts w:hint="default"/>
      </w:rPr>
    </w:lvl>
    <w:lvl w:ilvl="1" w:tplc="04090019">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782303625">
    <w:abstractNumId w:val="5"/>
  </w:num>
  <w:num w:numId="2" w16cid:durableId="1185679858">
    <w:abstractNumId w:val="6"/>
  </w:num>
  <w:num w:numId="3" w16cid:durableId="1529565748">
    <w:abstractNumId w:val="5"/>
  </w:num>
  <w:num w:numId="4" w16cid:durableId="15703842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30949229">
    <w:abstractNumId w:val="4"/>
  </w:num>
  <w:num w:numId="6" w16cid:durableId="1743527540">
    <w:abstractNumId w:val="3"/>
  </w:num>
  <w:num w:numId="7" w16cid:durableId="72314262">
    <w:abstractNumId w:val="0"/>
  </w:num>
  <w:num w:numId="8" w16cid:durableId="1913811074">
    <w:abstractNumId w:val="2"/>
  </w:num>
  <w:num w:numId="9" w16cid:durableId="655884901">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noPunctuationKerning/>
  <w:characterSpacingControl w:val="doNotCompress"/>
  <w:footnotePr>
    <w:footnote w:id="-1"/>
    <w:footnote w:id="0"/>
  </w:footnotePr>
  <w:endnotePr>
    <w:endnote w:id="-1"/>
    <w:endnote w:id="0"/>
  </w:endnotePr>
  <w:compat>
    <w:applyBreaking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26FBB"/>
    <w:rsid w:val="000002E1"/>
    <w:rsid w:val="00017719"/>
    <w:rsid w:val="00027F1D"/>
    <w:rsid w:val="0003296C"/>
    <w:rsid w:val="00042F9F"/>
    <w:rsid w:val="00054421"/>
    <w:rsid w:val="00062E46"/>
    <w:rsid w:val="00073BBB"/>
    <w:rsid w:val="00074AC8"/>
    <w:rsid w:val="00081408"/>
    <w:rsid w:val="00081EBE"/>
    <w:rsid w:val="00086EDC"/>
    <w:rsid w:val="000B36A3"/>
    <w:rsid w:val="000B55A7"/>
    <w:rsid w:val="000C013C"/>
    <w:rsid w:val="000E3F84"/>
    <w:rsid w:val="000E5BF2"/>
    <w:rsid w:val="000F3185"/>
    <w:rsid w:val="001056DF"/>
    <w:rsid w:val="00114025"/>
    <w:rsid w:val="001160D2"/>
    <w:rsid w:val="001348A5"/>
    <w:rsid w:val="00151B8E"/>
    <w:rsid w:val="001732FA"/>
    <w:rsid w:val="00182170"/>
    <w:rsid w:val="001928FB"/>
    <w:rsid w:val="00192BC7"/>
    <w:rsid w:val="001A50EA"/>
    <w:rsid w:val="001C4612"/>
    <w:rsid w:val="001F16CD"/>
    <w:rsid w:val="001F47D2"/>
    <w:rsid w:val="00212BC9"/>
    <w:rsid w:val="0022285A"/>
    <w:rsid w:val="00224C61"/>
    <w:rsid w:val="00232307"/>
    <w:rsid w:val="002522B5"/>
    <w:rsid w:val="0027227B"/>
    <w:rsid w:val="00273AC7"/>
    <w:rsid w:val="00273D2C"/>
    <w:rsid w:val="00285ECD"/>
    <w:rsid w:val="00290E1B"/>
    <w:rsid w:val="00291B17"/>
    <w:rsid w:val="002922A6"/>
    <w:rsid w:val="002A6742"/>
    <w:rsid w:val="002B3346"/>
    <w:rsid w:val="002B474D"/>
    <w:rsid w:val="002C1A7F"/>
    <w:rsid w:val="002C4239"/>
    <w:rsid w:val="002C559D"/>
    <w:rsid w:val="002D2D42"/>
    <w:rsid w:val="002F72D0"/>
    <w:rsid w:val="003003AB"/>
    <w:rsid w:val="0031052F"/>
    <w:rsid w:val="00311C49"/>
    <w:rsid w:val="0032119E"/>
    <w:rsid w:val="00321304"/>
    <w:rsid w:val="00331F84"/>
    <w:rsid w:val="00337DF3"/>
    <w:rsid w:val="003950A4"/>
    <w:rsid w:val="003D5D6E"/>
    <w:rsid w:val="003E30B2"/>
    <w:rsid w:val="003E3577"/>
    <w:rsid w:val="003F3A61"/>
    <w:rsid w:val="00410A5D"/>
    <w:rsid w:val="00414909"/>
    <w:rsid w:val="00425A6A"/>
    <w:rsid w:val="00426FBB"/>
    <w:rsid w:val="0047429A"/>
    <w:rsid w:val="0048374C"/>
    <w:rsid w:val="0048771D"/>
    <w:rsid w:val="004A6605"/>
    <w:rsid w:val="004C45FA"/>
    <w:rsid w:val="004E1BD8"/>
    <w:rsid w:val="004E452A"/>
    <w:rsid w:val="004E78E3"/>
    <w:rsid w:val="005004BF"/>
    <w:rsid w:val="00502E89"/>
    <w:rsid w:val="00510E95"/>
    <w:rsid w:val="00515E1A"/>
    <w:rsid w:val="00527D56"/>
    <w:rsid w:val="0053221F"/>
    <w:rsid w:val="00536FAE"/>
    <w:rsid w:val="00542C85"/>
    <w:rsid w:val="0054357F"/>
    <w:rsid w:val="005435D2"/>
    <w:rsid w:val="00553510"/>
    <w:rsid w:val="00554186"/>
    <w:rsid w:val="00565B84"/>
    <w:rsid w:val="00580E7F"/>
    <w:rsid w:val="00585769"/>
    <w:rsid w:val="00591130"/>
    <w:rsid w:val="005A3F28"/>
    <w:rsid w:val="005A40BE"/>
    <w:rsid w:val="005B13E2"/>
    <w:rsid w:val="005B47D7"/>
    <w:rsid w:val="005C5500"/>
    <w:rsid w:val="005C5526"/>
    <w:rsid w:val="005C62C6"/>
    <w:rsid w:val="005D7B9E"/>
    <w:rsid w:val="005F0834"/>
    <w:rsid w:val="005F6C5A"/>
    <w:rsid w:val="005F6DC3"/>
    <w:rsid w:val="00601A8E"/>
    <w:rsid w:val="00607ECB"/>
    <w:rsid w:val="0062033E"/>
    <w:rsid w:val="00624482"/>
    <w:rsid w:val="006252B6"/>
    <w:rsid w:val="00643131"/>
    <w:rsid w:val="006452B2"/>
    <w:rsid w:val="006469B2"/>
    <w:rsid w:val="0064799C"/>
    <w:rsid w:val="00654156"/>
    <w:rsid w:val="006555FE"/>
    <w:rsid w:val="00662E3D"/>
    <w:rsid w:val="00664D3E"/>
    <w:rsid w:val="006A2F46"/>
    <w:rsid w:val="006B47CA"/>
    <w:rsid w:val="006B7BFF"/>
    <w:rsid w:val="006C7AAA"/>
    <w:rsid w:val="006D1C2A"/>
    <w:rsid w:val="006D264F"/>
    <w:rsid w:val="006E2A8D"/>
    <w:rsid w:val="006E7574"/>
    <w:rsid w:val="00703430"/>
    <w:rsid w:val="007058EB"/>
    <w:rsid w:val="007069BE"/>
    <w:rsid w:val="007103C5"/>
    <w:rsid w:val="007210D4"/>
    <w:rsid w:val="007272CB"/>
    <w:rsid w:val="00745C86"/>
    <w:rsid w:val="00751815"/>
    <w:rsid w:val="00764603"/>
    <w:rsid w:val="0076604D"/>
    <w:rsid w:val="00780D01"/>
    <w:rsid w:val="00790909"/>
    <w:rsid w:val="007922A3"/>
    <w:rsid w:val="007B5A07"/>
    <w:rsid w:val="007C18D6"/>
    <w:rsid w:val="007D3E71"/>
    <w:rsid w:val="007E5D6A"/>
    <w:rsid w:val="007E645D"/>
    <w:rsid w:val="007F75CA"/>
    <w:rsid w:val="00821E08"/>
    <w:rsid w:val="00834EFD"/>
    <w:rsid w:val="00844B24"/>
    <w:rsid w:val="0084515F"/>
    <w:rsid w:val="0085092D"/>
    <w:rsid w:val="00857C3E"/>
    <w:rsid w:val="00877D4C"/>
    <w:rsid w:val="00883903"/>
    <w:rsid w:val="00895E0C"/>
    <w:rsid w:val="0089763B"/>
    <w:rsid w:val="008B6AE3"/>
    <w:rsid w:val="008D1045"/>
    <w:rsid w:val="008E5996"/>
    <w:rsid w:val="008F1333"/>
    <w:rsid w:val="00901AE1"/>
    <w:rsid w:val="009205B4"/>
    <w:rsid w:val="0094058A"/>
    <w:rsid w:val="009551B4"/>
    <w:rsid w:val="00955B59"/>
    <w:rsid w:val="00992262"/>
    <w:rsid w:val="009926BC"/>
    <w:rsid w:val="009A4319"/>
    <w:rsid w:val="009A6C3F"/>
    <w:rsid w:val="009B152C"/>
    <w:rsid w:val="009B73F2"/>
    <w:rsid w:val="009C12BD"/>
    <w:rsid w:val="009C1D27"/>
    <w:rsid w:val="009C50FE"/>
    <w:rsid w:val="00A03E75"/>
    <w:rsid w:val="00A32BFA"/>
    <w:rsid w:val="00A43E4F"/>
    <w:rsid w:val="00A45FCE"/>
    <w:rsid w:val="00A46B95"/>
    <w:rsid w:val="00A75671"/>
    <w:rsid w:val="00A773CC"/>
    <w:rsid w:val="00A9318B"/>
    <w:rsid w:val="00A94AC1"/>
    <w:rsid w:val="00A9795C"/>
    <w:rsid w:val="00AB18B7"/>
    <w:rsid w:val="00AD335D"/>
    <w:rsid w:val="00AF792B"/>
    <w:rsid w:val="00B55D5E"/>
    <w:rsid w:val="00B94516"/>
    <w:rsid w:val="00BB2855"/>
    <w:rsid w:val="00BD19C1"/>
    <w:rsid w:val="00BD25B8"/>
    <w:rsid w:val="00C012E1"/>
    <w:rsid w:val="00C06BB4"/>
    <w:rsid w:val="00C10D20"/>
    <w:rsid w:val="00C12E0C"/>
    <w:rsid w:val="00C21916"/>
    <w:rsid w:val="00C23069"/>
    <w:rsid w:val="00C31B13"/>
    <w:rsid w:val="00C457CA"/>
    <w:rsid w:val="00C57FB7"/>
    <w:rsid w:val="00C65F3F"/>
    <w:rsid w:val="00C72414"/>
    <w:rsid w:val="00C75F14"/>
    <w:rsid w:val="00C8482E"/>
    <w:rsid w:val="00C8667B"/>
    <w:rsid w:val="00CA4CE3"/>
    <w:rsid w:val="00CB547C"/>
    <w:rsid w:val="00CC229E"/>
    <w:rsid w:val="00CD4F3F"/>
    <w:rsid w:val="00D311F8"/>
    <w:rsid w:val="00D36B52"/>
    <w:rsid w:val="00D377C8"/>
    <w:rsid w:val="00D41274"/>
    <w:rsid w:val="00D414FE"/>
    <w:rsid w:val="00D43BF3"/>
    <w:rsid w:val="00D767BB"/>
    <w:rsid w:val="00D80FDA"/>
    <w:rsid w:val="00D90B01"/>
    <w:rsid w:val="00D939B0"/>
    <w:rsid w:val="00D9713C"/>
    <w:rsid w:val="00DB0D8D"/>
    <w:rsid w:val="00DB16E0"/>
    <w:rsid w:val="00DB2DF9"/>
    <w:rsid w:val="00DB7E63"/>
    <w:rsid w:val="00DC2055"/>
    <w:rsid w:val="00DD71E8"/>
    <w:rsid w:val="00DD7F83"/>
    <w:rsid w:val="00E02B9A"/>
    <w:rsid w:val="00E0641E"/>
    <w:rsid w:val="00E06664"/>
    <w:rsid w:val="00E108F6"/>
    <w:rsid w:val="00E304BC"/>
    <w:rsid w:val="00E32853"/>
    <w:rsid w:val="00E401F8"/>
    <w:rsid w:val="00E46425"/>
    <w:rsid w:val="00E47D0E"/>
    <w:rsid w:val="00E65018"/>
    <w:rsid w:val="00E87CF0"/>
    <w:rsid w:val="00E94339"/>
    <w:rsid w:val="00E97563"/>
    <w:rsid w:val="00EB0B63"/>
    <w:rsid w:val="00EB3DE2"/>
    <w:rsid w:val="00EC265C"/>
    <w:rsid w:val="00ED18B3"/>
    <w:rsid w:val="00ED61CB"/>
    <w:rsid w:val="00EE6882"/>
    <w:rsid w:val="00EF0195"/>
    <w:rsid w:val="00F01201"/>
    <w:rsid w:val="00F06A72"/>
    <w:rsid w:val="00F136F0"/>
    <w:rsid w:val="00F20BBB"/>
    <w:rsid w:val="00F401BD"/>
    <w:rsid w:val="00F43BD8"/>
    <w:rsid w:val="00F562F3"/>
    <w:rsid w:val="00F74B89"/>
    <w:rsid w:val="00F75133"/>
    <w:rsid w:val="00F97207"/>
    <w:rsid w:val="00FA36F3"/>
    <w:rsid w:val="00FA3899"/>
    <w:rsid w:val="00FA4909"/>
    <w:rsid w:val="00FA6751"/>
    <w:rsid w:val="00FB1048"/>
    <w:rsid w:val="00FB62C4"/>
    <w:rsid w:val="00FB7701"/>
    <w:rsid w:val="00FD1AC5"/>
    <w:rsid w:val="00FD5C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600D33"/>
  <w15:docId w15:val="{7D07E3BF-6104-CE42-805B-B33FC78BE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Header">
    <w:name w:val="header"/>
    <w:basedOn w:val="Normal"/>
    <w:link w:val="HeaderChar"/>
    <w:unhideWhenUsed/>
    <w:rsid w:val="00A9795C"/>
    <w:pPr>
      <w:tabs>
        <w:tab w:val="center" w:pos="4680"/>
        <w:tab w:val="right" w:pos="9360"/>
      </w:tabs>
    </w:pPr>
  </w:style>
  <w:style w:type="character" w:customStyle="1" w:styleId="HeaderChar">
    <w:name w:val="Header Char"/>
    <w:link w:val="Header"/>
    <w:rsid w:val="00A9795C"/>
    <w:rPr>
      <w:sz w:val="24"/>
      <w:szCs w:val="24"/>
      <w:lang w:val="en-AU" w:eastAsia="zh-CN"/>
    </w:rPr>
  </w:style>
  <w:style w:type="paragraph" w:styleId="Footer">
    <w:name w:val="footer"/>
    <w:basedOn w:val="Normal"/>
    <w:link w:val="FooterChar"/>
    <w:unhideWhenUsed/>
    <w:rsid w:val="00A9795C"/>
    <w:pPr>
      <w:tabs>
        <w:tab w:val="center" w:pos="4680"/>
        <w:tab w:val="right" w:pos="9360"/>
      </w:tabs>
    </w:pPr>
  </w:style>
  <w:style w:type="character" w:customStyle="1" w:styleId="FooterChar">
    <w:name w:val="Footer Char"/>
    <w:link w:val="Footer"/>
    <w:rsid w:val="00A9795C"/>
    <w:rPr>
      <w:sz w:val="24"/>
      <w:szCs w:val="24"/>
      <w:lang w:val="en-AU" w:eastAsia="zh-CN"/>
    </w:rPr>
  </w:style>
  <w:style w:type="paragraph" w:styleId="Bibliography">
    <w:name w:val="Bibliography"/>
    <w:basedOn w:val="Normal"/>
    <w:next w:val="Normal"/>
    <w:uiPriority w:val="37"/>
    <w:unhideWhenUsed/>
    <w:rsid w:val="00D9713C"/>
    <w:pPr>
      <w:tabs>
        <w:tab w:val="left" w:pos="380"/>
      </w:tabs>
      <w:ind w:left="384" w:hanging="384"/>
    </w:pPr>
  </w:style>
  <w:style w:type="character" w:styleId="CommentReference">
    <w:name w:val="annotation reference"/>
    <w:semiHidden/>
    <w:unhideWhenUsed/>
    <w:rsid w:val="00EE6882"/>
    <w:rPr>
      <w:sz w:val="16"/>
      <w:szCs w:val="16"/>
    </w:rPr>
  </w:style>
  <w:style w:type="paragraph" w:styleId="CommentText">
    <w:name w:val="annotation text"/>
    <w:basedOn w:val="Normal"/>
    <w:link w:val="CommentTextChar"/>
    <w:semiHidden/>
    <w:unhideWhenUsed/>
    <w:rsid w:val="00EE6882"/>
    <w:rPr>
      <w:sz w:val="20"/>
      <w:szCs w:val="20"/>
    </w:rPr>
  </w:style>
  <w:style w:type="character" w:customStyle="1" w:styleId="CommentTextChar">
    <w:name w:val="Comment Text Char"/>
    <w:link w:val="CommentText"/>
    <w:semiHidden/>
    <w:rsid w:val="00EE6882"/>
    <w:rPr>
      <w:lang w:val="en-AU" w:eastAsia="zh-CN"/>
    </w:rPr>
  </w:style>
  <w:style w:type="paragraph" w:styleId="CommentSubject">
    <w:name w:val="annotation subject"/>
    <w:basedOn w:val="CommentText"/>
    <w:next w:val="CommentText"/>
    <w:link w:val="CommentSubjectChar"/>
    <w:semiHidden/>
    <w:unhideWhenUsed/>
    <w:rsid w:val="00EE6882"/>
    <w:rPr>
      <w:b/>
      <w:bCs/>
    </w:rPr>
  </w:style>
  <w:style w:type="character" w:customStyle="1" w:styleId="CommentSubjectChar">
    <w:name w:val="Comment Subject Char"/>
    <w:link w:val="CommentSubject"/>
    <w:semiHidden/>
    <w:rsid w:val="00EE6882"/>
    <w:rPr>
      <w:b/>
      <w:bC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51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4</TotalTime>
  <Pages>6</Pages>
  <Words>7188</Words>
  <Characters>40976</Characters>
  <Application>Microsoft Office Word</Application>
  <DocSecurity>0</DocSecurity>
  <Lines>341</Lines>
  <Paragraphs>96</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IEEE Paper Template in A4 (V1)</vt:lpstr>
      <vt:lpstr>IEEE Paper Template in A4 (V1)</vt:lpstr>
      <vt:lpstr>IEEE Paper Template in A4 (V1)</vt:lpstr>
    </vt:vector>
  </TitlesOfParts>
  <Company>Cimahi</Company>
  <LinksUpToDate>false</LinksUpToDate>
  <CharactersWithSpaces>4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Rafferty Leung</cp:lastModifiedBy>
  <cp:revision>19</cp:revision>
  <cp:lastPrinted>2008-12-31T05:29:00Z</cp:lastPrinted>
  <dcterms:created xsi:type="dcterms:W3CDTF">2012-07-13T07:50:00Z</dcterms:created>
  <dcterms:modified xsi:type="dcterms:W3CDTF">2023-04-28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P6Vo8D1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